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rPr>
        <w:id w:val="-1515909423"/>
        <w:docPartObj>
          <w:docPartGallery w:val="Table of Contents"/>
          <w:docPartUnique/>
        </w:docPartObj>
      </w:sdtPr>
      <w:sdtEndPr>
        <w:rPr>
          <w:b/>
          <w:bCs/>
          <w:noProof/>
        </w:rPr>
      </w:sdtEndPr>
      <w:sdtContent>
        <w:p w14:paraId="32E3EF5C" w14:textId="49C2D786" w:rsidR="007F1BD5" w:rsidRDefault="007F1BD5">
          <w:pPr>
            <w:pStyle w:val="TOCHeading"/>
          </w:pPr>
          <w:r>
            <w:t>Contents</w:t>
          </w:r>
        </w:p>
        <w:p w14:paraId="1D2D7762" w14:textId="1905740D" w:rsidR="007A408A" w:rsidRDefault="007F1BD5">
          <w:pPr>
            <w:pStyle w:val="TOC1"/>
            <w:tabs>
              <w:tab w:val="left" w:pos="440"/>
              <w:tab w:val="right" w:leader="dot" w:pos="9350"/>
            </w:tabs>
            <w:rPr>
              <w:noProof/>
              <w:lang w:val="en-IN" w:eastAsia="en-IN"/>
            </w:rPr>
          </w:pPr>
          <w:r>
            <w:fldChar w:fldCharType="begin"/>
          </w:r>
          <w:r>
            <w:instrText xml:space="preserve"> TOC \o "1-3" \h \z \u </w:instrText>
          </w:r>
          <w:r>
            <w:fldChar w:fldCharType="separate"/>
          </w:r>
          <w:hyperlink w:anchor="_Toc49090495" w:history="1">
            <w:r w:rsidR="007A408A" w:rsidRPr="0041454B">
              <w:rPr>
                <w:rStyle w:val="Hyperlink"/>
                <w:b/>
                <w:bCs/>
                <w:noProof/>
              </w:rPr>
              <w:t>1.</w:t>
            </w:r>
            <w:r w:rsidR="007A408A">
              <w:rPr>
                <w:noProof/>
                <w:lang w:val="en-IN" w:eastAsia="en-IN"/>
              </w:rPr>
              <w:tab/>
            </w:r>
            <w:r w:rsidR="007A408A" w:rsidRPr="0041454B">
              <w:rPr>
                <w:rStyle w:val="Hyperlink"/>
                <w:b/>
                <w:bCs/>
                <w:noProof/>
              </w:rPr>
              <w:t>Introduction</w:t>
            </w:r>
            <w:r w:rsidR="007A408A">
              <w:rPr>
                <w:noProof/>
                <w:webHidden/>
              </w:rPr>
              <w:tab/>
            </w:r>
            <w:r w:rsidR="007A408A">
              <w:rPr>
                <w:noProof/>
                <w:webHidden/>
              </w:rPr>
              <w:fldChar w:fldCharType="begin"/>
            </w:r>
            <w:r w:rsidR="007A408A">
              <w:rPr>
                <w:noProof/>
                <w:webHidden/>
              </w:rPr>
              <w:instrText xml:space="preserve"> PAGEREF _Toc49090495 \h </w:instrText>
            </w:r>
            <w:r w:rsidR="007A408A">
              <w:rPr>
                <w:noProof/>
                <w:webHidden/>
              </w:rPr>
            </w:r>
            <w:r w:rsidR="007A408A">
              <w:rPr>
                <w:noProof/>
                <w:webHidden/>
              </w:rPr>
              <w:fldChar w:fldCharType="separate"/>
            </w:r>
            <w:r w:rsidR="007A408A">
              <w:rPr>
                <w:noProof/>
                <w:webHidden/>
              </w:rPr>
              <w:t>2</w:t>
            </w:r>
            <w:r w:rsidR="007A408A">
              <w:rPr>
                <w:noProof/>
                <w:webHidden/>
              </w:rPr>
              <w:fldChar w:fldCharType="end"/>
            </w:r>
          </w:hyperlink>
        </w:p>
        <w:p w14:paraId="7449A44B" w14:textId="4CABF020" w:rsidR="007A408A" w:rsidRDefault="007A408A">
          <w:pPr>
            <w:pStyle w:val="TOC1"/>
            <w:tabs>
              <w:tab w:val="left" w:pos="440"/>
              <w:tab w:val="right" w:leader="dot" w:pos="9350"/>
            </w:tabs>
            <w:rPr>
              <w:noProof/>
              <w:lang w:val="en-IN" w:eastAsia="en-IN"/>
            </w:rPr>
          </w:pPr>
          <w:hyperlink w:anchor="_Toc49090496" w:history="1">
            <w:r w:rsidRPr="0041454B">
              <w:rPr>
                <w:rStyle w:val="Hyperlink"/>
                <w:b/>
                <w:bCs/>
                <w:noProof/>
              </w:rPr>
              <w:t>2.</w:t>
            </w:r>
            <w:r>
              <w:rPr>
                <w:noProof/>
                <w:lang w:val="en-IN" w:eastAsia="en-IN"/>
              </w:rPr>
              <w:tab/>
            </w:r>
            <w:r w:rsidRPr="0041454B">
              <w:rPr>
                <w:rStyle w:val="Hyperlink"/>
                <w:b/>
                <w:bCs/>
                <w:noProof/>
              </w:rPr>
              <w:t>Related Work</w:t>
            </w:r>
            <w:r>
              <w:rPr>
                <w:noProof/>
                <w:webHidden/>
              </w:rPr>
              <w:tab/>
            </w:r>
            <w:r>
              <w:rPr>
                <w:noProof/>
                <w:webHidden/>
              </w:rPr>
              <w:fldChar w:fldCharType="begin"/>
            </w:r>
            <w:r>
              <w:rPr>
                <w:noProof/>
                <w:webHidden/>
              </w:rPr>
              <w:instrText xml:space="preserve"> PAGEREF _Toc49090496 \h </w:instrText>
            </w:r>
            <w:r>
              <w:rPr>
                <w:noProof/>
                <w:webHidden/>
              </w:rPr>
            </w:r>
            <w:r>
              <w:rPr>
                <w:noProof/>
                <w:webHidden/>
              </w:rPr>
              <w:fldChar w:fldCharType="separate"/>
            </w:r>
            <w:r>
              <w:rPr>
                <w:noProof/>
                <w:webHidden/>
              </w:rPr>
              <w:t>5</w:t>
            </w:r>
            <w:r>
              <w:rPr>
                <w:noProof/>
                <w:webHidden/>
              </w:rPr>
              <w:fldChar w:fldCharType="end"/>
            </w:r>
          </w:hyperlink>
        </w:p>
        <w:p w14:paraId="4830CC34" w14:textId="0644555B" w:rsidR="007A408A" w:rsidRDefault="007A408A">
          <w:pPr>
            <w:pStyle w:val="TOC1"/>
            <w:tabs>
              <w:tab w:val="left" w:pos="440"/>
              <w:tab w:val="right" w:leader="dot" w:pos="9350"/>
            </w:tabs>
            <w:rPr>
              <w:noProof/>
              <w:lang w:val="en-IN" w:eastAsia="en-IN"/>
            </w:rPr>
          </w:pPr>
          <w:hyperlink w:anchor="_Toc49090497" w:history="1">
            <w:r w:rsidRPr="0041454B">
              <w:rPr>
                <w:rStyle w:val="Hyperlink"/>
                <w:b/>
                <w:bCs/>
                <w:noProof/>
              </w:rPr>
              <w:t>3.</w:t>
            </w:r>
            <w:r>
              <w:rPr>
                <w:noProof/>
                <w:lang w:val="en-IN" w:eastAsia="en-IN"/>
              </w:rPr>
              <w:tab/>
            </w:r>
            <w:r w:rsidRPr="0041454B">
              <w:rPr>
                <w:rStyle w:val="Hyperlink"/>
                <w:b/>
                <w:bCs/>
                <w:noProof/>
              </w:rPr>
              <w:t>Methodology</w:t>
            </w:r>
            <w:r>
              <w:rPr>
                <w:noProof/>
                <w:webHidden/>
              </w:rPr>
              <w:tab/>
            </w:r>
            <w:r>
              <w:rPr>
                <w:noProof/>
                <w:webHidden/>
              </w:rPr>
              <w:fldChar w:fldCharType="begin"/>
            </w:r>
            <w:r>
              <w:rPr>
                <w:noProof/>
                <w:webHidden/>
              </w:rPr>
              <w:instrText xml:space="preserve"> PAGEREF _Toc49090497 \h </w:instrText>
            </w:r>
            <w:r>
              <w:rPr>
                <w:noProof/>
                <w:webHidden/>
              </w:rPr>
            </w:r>
            <w:r>
              <w:rPr>
                <w:noProof/>
                <w:webHidden/>
              </w:rPr>
              <w:fldChar w:fldCharType="separate"/>
            </w:r>
            <w:r>
              <w:rPr>
                <w:noProof/>
                <w:webHidden/>
              </w:rPr>
              <w:t>18</w:t>
            </w:r>
            <w:r>
              <w:rPr>
                <w:noProof/>
                <w:webHidden/>
              </w:rPr>
              <w:fldChar w:fldCharType="end"/>
            </w:r>
          </w:hyperlink>
        </w:p>
        <w:p w14:paraId="1316C394" w14:textId="02C4B8A8" w:rsidR="007A408A" w:rsidRDefault="007A408A">
          <w:pPr>
            <w:pStyle w:val="TOC2"/>
            <w:tabs>
              <w:tab w:val="right" w:leader="dot" w:pos="9350"/>
            </w:tabs>
            <w:rPr>
              <w:noProof/>
              <w:lang w:val="en-IN" w:eastAsia="en-IN"/>
            </w:rPr>
          </w:pPr>
          <w:hyperlink w:anchor="_Toc49090498" w:history="1">
            <w:r w:rsidRPr="0041454B">
              <w:rPr>
                <w:rStyle w:val="Hyperlink"/>
                <w:noProof/>
              </w:rPr>
              <w:t>3.1 URL Dataset:</w:t>
            </w:r>
            <w:r>
              <w:rPr>
                <w:noProof/>
                <w:webHidden/>
              </w:rPr>
              <w:tab/>
            </w:r>
            <w:r>
              <w:rPr>
                <w:noProof/>
                <w:webHidden/>
              </w:rPr>
              <w:fldChar w:fldCharType="begin"/>
            </w:r>
            <w:r>
              <w:rPr>
                <w:noProof/>
                <w:webHidden/>
              </w:rPr>
              <w:instrText xml:space="preserve"> PAGEREF _Toc49090498 \h </w:instrText>
            </w:r>
            <w:r>
              <w:rPr>
                <w:noProof/>
                <w:webHidden/>
              </w:rPr>
            </w:r>
            <w:r>
              <w:rPr>
                <w:noProof/>
                <w:webHidden/>
              </w:rPr>
              <w:fldChar w:fldCharType="separate"/>
            </w:r>
            <w:r>
              <w:rPr>
                <w:noProof/>
                <w:webHidden/>
              </w:rPr>
              <w:t>19</w:t>
            </w:r>
            <w:r>
              <w:rPr>
                <w:noProof/>
                <w:webHidden/>
              </w:rPr>
              <w:fldChar w:fldCharType="end"/>
            </w:r>
          </w:hyperlink>
        </w:p>
        <w:p w14:paraId="6B59D2B0" w14:textId="167C9103" w:rsidR="007A408A" w:rsidRDefault="007A408A">
          <w:pPr>
            <w:pStyle w:val="TOC2"/>
            <w:tabs>
              <w:tab w:val="right" w:leader="dot" w:pos="9350"/>
            </w:tabs>
            <w:rPr>
              <w:noProof/>
              <w:lang w:val="en-IN" w:eastAsia="en-IN"/>
            </w:rPr>
          </w:pPr>
          <w:hyperlink w:anchor="_Toc49090499" w:history="1">
            <w:r w:rsidRPr="0041454B">
              <w:rPr>
                <w:rStyle w:val="Hyperlink"/>
                <w:noProof/>
              </w:rPr>
              <w:t>3.2 Feature Extraction &amp; Selection:</w:t>
            </w:r>
            <w:r>
              <w:rPr>
                <w:noProof/>
                <w:webHidden/>
              </w:rPr>
              <w:tab/>
            </w:r>
            <w:r>
              <w:rPr>
                <w:noProof/>
                <w:webHidden/>
              </w:rPr>
              <w:fldChar w:fldCharType="begin"/>
            </w:r>
            <w:r>
              <w:rPr>
                <w:noProof/>
                <w:webHidden/>
              </w:rPr>
              <w:instrText xml:space="preserve"> PAGEREF _Toc49090499 \h </w:instrText>
            </w:r>
            <w:r>
              <w:rPr>
                <w:noProof/>
                <w:webHidden/>
              </w:rPr>
            </w:r>
            <w:r>
              <w:rPr>
                <w:noProof/>
                <w:webHidden/>
              </w:rPr>
              <w:fldChar w:fldCharType="separate"/>
            </w:r>
            <w:r>
              <w:rPr>
                <w:noProof/>
                <w:webHidden/>
              </w:rPr>
              <w:t>19</w:t>
            </w:r>
            <w:r>
              <w:rPr>
                <w:noProof/>
                <w:webHidden/>
              </w:rPr>
              <w:fldChar w:fldCharType="end"/>
            </w:r>
          </w:hyperlink>
        </w:p>
        <w:p w14:paraId="6FF4A68A" w14:textId="3C4AD977" w:rsidR="007A408A" w:rsidRDefault="007A408A">
          <w:pPr>
            <w:pStyle w:val="TOC2"/>
            <w:tabs>
              <w:tab w:val="right" w:leader="dot" w:pos="9350"/>
            </w:tabs>
            <w:rPr>
              <w:noProof/>
              <w:lang w:val="en-IN" w:eastAsia="en-IN"/>
            </w:rPr>
          </w:pPr>
          <w:hyperlink w:anchor="_Toc49090500" w:history="1">
            <w:r w:rsidRPr="0041454B">
              <w:rPr>
                <w:rStyle w:val="Hyperlink"/>
                <w:noProof/>
              </w:rPr>
              <w:t>3.3 Model Selection and Training:</w:t>
            </w:r>
            <w:r>
              <w:rPr>
                <w:noProof/>
                <w:webHidden/>
              </w:rPr>
              <w:tab/>
            </w:r>
            <w:r>
              <w:rPr>
                <w:noProof/>
                <w:webHidden/>
              </w:rPr>
              <w:fldChar w:fldCharType="begin"/>
            </w:r>
            <w:r>
              <w:rPr>
                <w:noProof/>
                <w:webHidden/>
              </w:rPr>
              <w:instrText xml:space="preserve"> PAGEREF _Toc49090500 \h </w:instrText>
            </w:r>
            <w:r>
              <w:rPr>
                <w:noProof/>
                <w:webHidden/>
              </w:rPr>
            </w:r>
            <w:r>
              <w:rPr>
                <w:noProof/>
                <w:webHidden/>
              </w:rPr>
              <w:fldChar w:fldCharType="separate"/>
            </w:r>
            <w:r>
              <w:rPr>
                <w:noProof/>
                <w:webHidden/>
              </w:rPr>
              <w:t>19</w:t>
            </w:r>
            <w:r>
              <w:rPr>
                <w:noProof/>
                <w:webHidden/>
              </w:rPr>
              <w:fldChar w:fldCharType="end"/>
            </w:r>
          </w:hyperlink>
        </w:p>
        <w:p w14:paraId="17A5FF09" w14:textId="59C1046A" w:rsidR="007A408A" w:rsidRDefault="007A408A">
          <w:pPr>
            <w:pStyle w:val="TOC2"/>
            <w:tabs>
              <w:tab w:val="right" w:leader="dot" w:pos="9350"/>
            </w:tabs>
            <w:rPr>
              <w:noProof/>
              <w:lang w:val="en-IN" w:eastAsia="en-IN"/>
            </w:rPr>
          </w:pPr>
          <w:hyperlink w:anchor="_Toc49090501" w:history="1">
            <w:r w:rsidRPr="0041454B">
              <w:rPr>
                <w:rStyle w:val="Hyperlink"/>
                <w:noProof/>
              </w:rPr>
              <w:t>3.4 Evaluation and Comparison:</w:t>
            </w:r>
            <w:r>
              <w:rPr>
                <w:noProof/>
                <w:webHidden/>
              </w:rPr>
              <w:tab/>
            </w:r>
            <w:r>
              <w:rPr>
                <w:noProof/>
                <w:webHidden/>
              </w:rPr>
              <w:fldChar w:fldCharType="begin"/>
            </w:r>
            <w:r>
              <w:rPr>
                <w:noProof/>
                <w:webHidden/>
              </w:rPr>
              <w:instrText xml:space="preserve"> PAGEREF _Toc49090501 \h </w:instrText>
            </w:r>
            <w:r>
              <w:rPr>
                <w:noProof/>
                <w:webHidden/>
              </w:rPr>
            </w:r>
            <w:r>
              <w:rPr>
                <w:noProof/>
                <w:webHidden/>
              </w:rPr>
              <w:fldChar w:fldCharType="separate"/>
            </w:r>
            <w:r>
              <w:rPr>
                <w:noProof/>
                <w:webHidden/>
              </w:rPr>
              <w:t>20</w:t>
            </w:r>
            <w:r>
              <w:rPr>
                <w:noProof/>
                <w:webHidden/>
              </w:rPr>
              <w:fldChar w:fldCharType="end"/>
            </w:r>
          </w:hyperlink>
        </w:p>
        <w:p w14:paraId="5635BC55" w14:textId="53F25E83" w:rsidR="007A408A" w:rsidRDefault="007A408A">
          <w:pPr>
            <w:pStyle w:val="TOC1"/>
            <w:tabs>
              <w:tab w:val="left" w:pos="440"/>
              <w:tab w:val="right" w:leader="dot" w:pos="9350"/>
            </w:tabs>
            <w:rPr>
              <w:noProof/>
              <w:lang w:val="en-IN" w:eastAsia="en-IN"/>
            </w:rPr>
          </w:pPr>
          <w:hyperlink w:anchor="_Toc49090502" w:history="1">
            <w:r w:rsidRPr="0041454B">
              <w:rPr>
                <w:rStyle w:val="Hyperlink"/>
                <w:b/>
                <w:bCs/>
                <w:noProof/>
              </w:rPr>
              <w:t>4.</w:t>
            </w:r>
            <w:r>
              <w:rPr>
                <w:noProof/>
                <w:lang w:val="en-IN" w:eastAsia="en-IN"/>
              </w:rPr>
              <w:tab/>
            </w:r>
            <w:r w:rsidRPr="0041454B">
              <w:rPr>
                <w:rStyle w:val="Hyperlink"/>
                <w:b/>
                <w:bCs/>
                <w:noProof/>
              </w:rPr>
              <w:t>Implementation</w:t>
            </w:r>
            <w:r>
              <w:rPr>
                <w:noProof/>
                <w:webHidden/>
              </w:rPr>
              <w:tab/>
            </w:r>
            <w:r>
              <w:rPr>
                <w:noProof/>
                <w:webHidden/>
              </w:rPr>
              <w:fldChar w:fldCharType="begin"/>
            </w:r>
            <w:r>
              <w:rPr>
                <w:noProof/>
                <w:webHidden/>
              </w:rPr>
              <w:instrText xml:space="preserve"> PAGEREF _Toc49090502 \h </w:instrText>
            </w:r>
            <w:r>
              <w:rPr>
                <w:noProof/>
                <w:webHidden/>
              </w:rPr>
            </w:r>
            <w:r>
              <w:rPr>
                <w:noProof/>
                <w:webHidden/>
              </w:rPr>
              <w:fldChar w:fldCharType="separate"/>
            </w:r>
            <w:r>
              <w:rPr>
                <w:noProof/>
                <w:webHidden/>
              </w:rPr>
              <w:t>20</w:t>
            </w:r>
            <w:r>
              <w:rPr>
                <w:noProof/>
                <w:webHidden/>
              </w:rPr>
              <w:fldChar w:fldCharType="end"/>
            </w:r>
          </w:hyperlink>
        </w:p>
        <w:p w14:paraId="6686EE54" w14:textId="4FE73E97" w:rsidR="007A408A" w:rsidRDefault="007A408A">
          <w:pPr>
            <w:pStyle w:val="TOC1"/>
            <w:tabs>
              <w:tab w:val="left" w:pos="440"/>
              <w:tab w:val="right" w:leader="dot" w:pos="9350"/>
            </w:tabs>
            <w:rPr>
              <w:noProof/>
              <w:lang w:val="en-IN" w:eastAsia="en-IN"/>
            </w:rPr>
          </w:pPr>
          <w:hyperlink w:anchor="_Toc49090503" w:history="1">
            <w:r w:rsidRPr="0041454B">
              <w:rPr>
                <w:rStyle w:val="Hyperlink"/>
                <w:b/>
                <w:bCs/>
                <w:noProof/>
              </w:rPr>
              <w:t>5.</w:t>
            </w:r>
            <w:r>
              <w:rPr>
                <w:noProof/>
                <w:lang w:val="en-IN" w:eastAsia="en-IN"/>
              </w:rPr>
              <w:tab/>
            </w:r>
            <w:r w:rsidRPr="0041454B">
              <w:rPr>
                <w:rStyle w:val="Hyperlink"/>
                <w:b/>
                <w:bCs/>
                <w:noProof/>
              </w:rPr>
              <w:t>Results and Discussion</w:t>
            </w:r>
            <w:r>
              <w:rPr>
                <w:noProof/>
                <w:webHidden/>
              </w:rPr>
              <w:tab/>
            </w:r>
            <w:r>
              <w:rPr>
                <w:noProof/>
                <w:webHidden/>
              </w:rPr>
              <w:fldChar w:fldCharType="begin"/>
            </w:r>
            <w:r>
              <w:rPr>
                <w:noProof/>
                <w:webHidden/>
              </w:rPr>
              <w:instrText xml:space="preserve"> PAGEREF _Toc49090503 \h </w:instrText>
            </w:r>
            <w:r>
              <w:rPr>
                <w:noProof/>
                <w:webHidden/>
              </w:rPr>
            </w:r>
            <w:r>
              <w:rPr>
                <w:noProof/>
                <w:webHidden/>
              </w:rPr>
              <w:fldChar w:fldCharType="separate"/>
            </w:r>
            <w:r>
              <w:rPr>
                <w:noProof/>
                <w:webHidden/>
              </w:rPr>
              <w:t>21</w:t>
            </w:r>
            <w:r>
              <w:rPr>
                <w:noProof/>
                <w:webHidden/>
              </w:rPr>
              <w:fldChar w:fldCharType="end"/>
            </w:r>
          </w:hyperlink>
        </w:p>
        <w:p w14:paraId="61720A78" w14:textId="13841E78" w:rsidR="007A408A" w:rsidRDefault="007A408A">
          <w:pPr>
            <w:pStyle w:val="TOC1"/>
            <w:tabs>
              <w:tab w:val="left" w:pos="440"/>
              <w:tab w:val="right" w:leader="dot" w:pos="9350"/>
            </w:tabs>
            <w:rPr>
              <w:noProof/>
              <w:lang w:val="en-IN" w:eastAsia="en-IN"/>
            </w:rPr>
          </w:pPr>
          <w:hyperlink w:anchor="_Toc49090504" w:history="1">
            <w:r w:rsidRPr="0041454B">
              <w:rPr>
                <w:rStyle w:val="Hyperlink"/>
                <w:b/>
                <w:bCs/>
                <w:noProof/>
              </w:rPr>
              <w:t>6.</w:t>
            </w:r>
            <w:r>
              <w:rPr>
                <w:noProof/>
                <w:lang w:val="en-IN" w:eastAsia="en-IN"/>
              </w:rPr>
              <w:tab/>
            </w:r>
            <w:r w:rsidRPr="0041454B">
              <w:rPr>
                <w:rStyle w:val="Hyperlink"/>
                <w:b/>
                <w:bCs/>
                <w:noProof/>
              </w:rPr>
              <w:t>Conclusion and Future work</w:t>
            </w:r>
            <w:r>
              <w:rPr>
                <w:noProof/>
                <w:webHidden/>
              </w:rPr>
              <w:tab/>
            </w:r>
            <w:r>
              <w:rPr>
                <w:noProof/>
                <w:webHidden/>
              </w:rPr>
              <w:fldChar w:fldCharType="begin"/>
            </w:r>
            <w:r>
              <w:rPr>
                <w:noProof/>
                <w:webHidden/>
              </w:rPr>
              <w:instrText xml:space="preserve"> PAGEREF _Toc49090504 \h </w:instrText>
            </w:r>
            <w:r>
              <w:rPr>
                <w:noProof/>
                <w:webHidden/>
              </w:rPr>
            </w:r>
            <w:r>
              <w:rPr>
                <w:noProof/>
                <w:webHidden/>
              </w:rPr>
              <w:fldChar w:fldCharType="separate"/>
            </w:r>
            <w:r>
              <w:rPr>
                <w:noProof/>
                <w:webHidden/>
              </w:rPr>
              <w:t>26</w:t>
            </w:r>
            <w:r>
              <w:rPr>
                <w:noProof/>
                <w:webHidden/>
              </w:rPr>
              <w:fldChar w:fldCharType="end"/>
            </w:r>
          </w:hyperlink>
        </w:p>
        <w:p w14:paraId="6F088465" w14:textId="4E1092E3" w:rsidR="007A408A" w:rsidRDefault="007A408A">
          <w:pPr>
            <w:pStyle w:val="TOC1"/>
            <w:tabs>
              <w:tab w:val="right" w:leader="dot" w:pos="9350"/>
            </w:tabs>
            <w:rPr>
              <w:noProof/>
              <w:lang w:val="en-IN" w:eastAsia="en-IN"/>
            </w:rPr>
          </w:pPr>
          <w:hyperlink w:anchor="_Toc49090505" w:history="1">
            <w:r w:rsidRPr="0041454B">
              <w:rPr>
                <w:rStyle w:val="Hyperlink"/>
                <w:b/>
                <w:bCs/>
                <w:noProof/>
              </w:rPr>
              <w:t>References</w:t>
            </w:r>
            <w:r>
              <w:rPr>
                <w:noProof/>
                <w:webHidden/>
              </w:rPr>
              <w:tab/>
            </w:r>
            <w:r>
              <w:rPr>
                <w:noProof/>
                <w:webHidden/>
              </w:rPr>
              <w:fldChar w:fldCharType="begin"/>
            </w:r>
            <w:r>
              <w:rPr>
                <w:noProof/>
                <w:webHidden/>
              </w:rPr>
              <w:instrText xml:space="preserve"> PAGEREF _Toc49090505 \h </w:instrText>
            </w:r>
            <w:r>
              <w:rPr>
                <w:noProof/>
                <w:webHidden/>
              </w:rPr>
            </w:r>
            <w:r>
              <w:rPr>
                <w:noProof/>
                <w:webHidden/>
              </w:rPr>
              <w:fldChar w:fldCharType="separate"/>
            </w:r>
            <w:r>
              <w:rPr>
                <w:noProof/>
                <w:webHidden/>
              </w:rPr>
              <w:t>27</w:t>
            </w:r>
            <w:r>
              <w:rPr>
                <w:noProof/>
                <w:webHidden/>
              </w:rPr>
              <w:fldChar w:fldCharType="end"/>
            </w:r>
          </w:hyperlink>
        </w:p>
        <w:p w14:paraId="2A4B2695" w14:textId="34CBF8A0" w:rsidR="007F1BD5" w:rsidRDefault="007F1BD5" w:rsidP="007F1BD5">
          <w:pPr>
            <w:rPr>
              <w:b/>
              <w:bCs/>
              <w:noProof/>
            </w:rPr>
          </w:pPr>
          <w:r>
            <w:rPr>
              <w:b/>
              <w:bCs/>
              <w:noProof/>
            </w:rPr>
            <w:fldChar w:fldCharType="end"/>
          </w:r>
        </w:p>
      </w:sdtContent>
    </w:sdt>
    <w:p w14:paraId="12A2DC09" w14:textId="0CE00650" w:rsidR="007F1BD5" w:rsidRDefault="007F1BD5" w:rsidP="007F1BD5"/>
    <w:p w14:paraId="095ED1A7" w14:textId="77777777" w:rsidR="007F1BD5" w:rsidRPr="007F1BD5" w:rsidRDefault="007F1BD5" w:rsidP="007F1BD5"/>
    <w:p w14:paraId="049227C6" w14:textId="35357EA0" w:rsidR="007F1BD5" w:rsidRDefault="007F1BD5" w:rsidP="007F1BD5"/>
    <w:p w14:paraId="60479C6F" w14:textId="36494623" w:rsidR="007F1BD5" w:rsidRDefault="007F1BD5" w:rsidP="007F1BD5"/>
    <w:p w14:paraId="34147133" w14:textId="46C78296" w:rsidR="007F1BD5" w:rsidRDefault="007F1BD5" w:rsidP="007F1BD5"/>
    <w:p w14:paraId="6EE98676" w14:textId="69B465D7" w:rsidR="007F1BD5" w:rsidRDefault="007F1BD5" w:rsidP="007F1BD5"/>
    <w:p w14:paraId="48B3C93D" w14:textId="4C7D6B5C" w:rsidR="007F1BD5" w:rsidRDefault="007F1BD5" w:rsidP="007F1BD5"/>
    <w:p w14:paraId="028C7F45" w14:textId="25FCADCE" w:rsidR="007F1BD5" w:rsidRDefault="007F1BD5" w:rsidP="007F1BD5"/>
    <w:p w14:paraId="69A46DEF" w14:textId="0098CB43" w:rsidR="007F1BD5" w:rsidRDefault="007F1BD5" w:rsidP="007F1BD5"/>
    <w:p w14:paraId="00BA8CEE" w14:textId="7E68746B" w:rsidR="007F1BD5" w:rsidRDefault="007F1BD5" w:rsidP="007F1BD5"/>
    <w:p w14:paraId="0847328C" w14:textId="1633D3C7" w:rsidR="007F1BD5" w:rsidRDefault="007F1BD5" w:rsidP="007F1BD5"/>
    <w:p w14:paraId="5D502A25" w14:textId="7AA80C59" w:rsidR="007F1BD5" w:rsidRDefault="007F1BD5" w:rsidP="007F1BD5"/>
    <w:p w14:paraId="1BEEACB1" w14:textId="5D42BA59" w:rsidR="007F1BD5" w:rsidRDefault="007F1BD5" w:rsidP="007F1BD5"/>
    <w:p w14:paraId="63F3E0F7" w14:textId="1F6B29CC" w:rsidR="007F1BD5" w:rsidRDefault="007F1BD5" w:rsidP="007F1BD5"/>
    <w:p w14:paraId="6D2F4D46" w14:textId="6A082E47" w:rsidR="007F1BD5" w:rsidRDefault="007F1BD5" w:rsidP="007F1BD5"/>
    <w:p w14:paraId="22A8BC4C" w14:textId="442B781A" w:rsidR="00B46374" w:rsidRDefault="00B46374" w:rsidP="00B46374">
      <w:pPr>
        <w:pStyle w:val="Title"/>
      </w:pPr>
      <w:r>
        <w:lastRenderedPageBreak/>
        <w:t>Detection of Malicious URL using Deep LSTM Neural network</w:t>
      </w:r>
    </w:p>
    <w:p w14:paraId="52AB56C2" w14:textId="77777777" w:rsidR="00B46374" w:rsidRPr="00B46374" w:rsidRDefault="00B46374" w:rsidP="00B46374"/>
    <w:p w14:paraId="37B2F804" w14:textId="29D6708E" w:rsidR="007F1BD5" w:rsidRPr="007F1BD5" w:rsidRDefault="007F1BD5" w:rsidP="007F1BD5">
      <w:r w:rsidRPr="007F1BD5">
        <w:rPr>
          <w:b/>
          <w:bCs/>
          <w:color w:val="000000" w:themeColor="text1"/>
          <w:sz w:val="32"/>
          <w:szCs w:val="32"/>
        </w:rPr>
        <w:t>Abstract</w:t>
      </w:r>
    </w:p>
    <w:p w14:paraId="56E45AE5" w14:textId="256311BA" w:rsidR="007F1BD5" w:rsidRPr="00B46374" w:rsidRDefault="00B46374" w:rsidP="00B46374">
      <w:pPr>
        <w:spacing w:line="360" w:lineRule="auto"/>
        <w:jc w:val="both"/>
        <w:rPr>
          <w:sz w:val="24"/>
          <w:szCs w:val="24"/>
        </w:rPr>
      </w:pPr>
      <w:r w:rsidRPr="00B46374">
        <w:rPr>
          <w:sz w:val="24"/>
          <w:szCs w:val="24"/>
        </w:rPr>
        <w:t>Malicious URLs are highly dangerous for the computer users. From</w:t>
      </w:r>
      <w:r>
        <w:rPr>
          <w:sz w:val="24"/>
          <w:szCs w:val="24"/>
        </w:rPr>
        <w:t xml:space="preserve"> various</w:t>
      </w:r>
      <w:r w:rsidRPr="00B46374">
        <w:rPr>
          <w:sz w:val="24"/>
          <w:szCs w:val="24"/>
        </w:rPr>
        <w:t xml:space="preserve"> surveys it has been noted that one-third of all the generated URLs are used for performing malicious activities. </w:t>
      </w:r>
      <w:r w:rsidR="00542C65">
        <w:rPr>
          <w:sz w:val="24"/>
          <w:szCs w:val="24"/>
        </w:rPr>
        <w:t xml:space="preserve">Various anti-virus companies have used the blacklisting and signature-based methods to detect the malicious URL. However, these methods are useless as it cannot be utilized to detect the new URLs, which are not available in the list or database. Therefore, machine learning methods have been used for feature-based analysis of data. </w:t>
      </w:r>
      <w:r w:rsidRPr="00B46374">
        <w:rPr>
          <w:sz w:val="24"/>
          <w:szCs w:val="24"/>
        </w:rPr>
        <w:t xml:space="preserve">Detection of such URLs with low False positive rate is a challenging task. </w:t>
      </w:r>
      <w:r>
        <w:rPr>
          <w:sz w:val="24"/>
          <w:szCs w:val="24"/>
        </w:rPr>
        <w:t xml:space="preserve">In this work, we are using the Deep LSTM neural network to improve the classification performance. </w:t>
      </w:r>
      <w:r w:rsidR="00542C65">
        <w:rPr>
          <w:sz w:val="24"/>
          <w:szCs w:val="24"/>
        </w:rPr>
        <w:t>Along w</w:t>
      </w:r>
      <w:r>
        <w:rPr>
          <w:sz w:val="24"/>
          <w:szCs w:val="24"/>
        </w:rPr>
        <w:t xml:space="preserve">ith the LSTM neural network, we have also </w:t>
      </w:r>
      <w:r w:rsidR="00542C65">
        <w:rPr>
          <w:sz w:val="24"/>
          <w:szCs w:val="24"/>
        </w:rPr>
        <w:t>implemented</w:t>
      </w:r>
      <w:r>
        <w:rPr>
          <w:sz w:val="24"/>
          <w:szCs w:val="24"/>
        </w:rPr>
        <w:t xml:space="preserve"> 4 different machine learning models as a proof of concept. Using LSTM neural </w:t>
      </w:r>
      <w:r w:rsidR="00542C65">
        <w:rPr>
          <w:sz w:val="24"/>
          <w:szCs w:val="24"/>
        </w:rPr>
        <w:t>network,</w:t>
      </w:r>
      <w:r>
        <w:rPr>
          <w:sz w:val="24"/>
          <w:szCs w:val="24"/>
        </w:rPr>
        <w:t xml:space="preserve"> </w:t>
      </w:r>
      <w:r w:rsidR="00542C65">
        <w:rPr>
          <w:sz w:val="24"/>
          <w:szCs w:val="24"/>
        </w:rPr>
        <w:t>the</w:t>
      </w:r>
      <w:r>
        <w:rPr>
          <w:sz w:val="24"/>
          <w:szCs w:val="24"/>
        </w:rPr>
        <w:t xml:space="preserve"> highest accuracy of </w:t>
      </w:r>
      <w:r w:rsidR="00542C65">
        <w:rPr>
          <w:sz w:val="24"/>
          <w:szCs w:val="24"/>
        </w:rPr>
        <w:t>97.82%</w:t>
      </w:r>
      <w:r>
        <w:rPr>
          <w:sz w:val="24"/>
          <w:szCs w:val="24"/>
        </w:rPr>
        <w:t xml:space="preserve"> and PRF score</w:t>
      </w:r>
      <w:r w:rsidR="00542C65">
        <w:rPr>
          <w:sz w:val="24"/>
          <w:szCs w:val="24"/>
        </w:rPr>
        <w:t xml:space="preserve"> of 0.98 have</w:t>
      </w:r>
      <w:r>
        <w:rPr>
          <w:sz w:val="24"/>
          <w:szCs w:val="24"/>
        </w:rPr>
        <w:t xml:space="preserve"> been achieved</w:t>
      </w:r>
      <w:r w:rsidR="00542C65">
        <w:rPr>
          <w:sz w:val="24"/>
          <w:szCs w:val="24"/>
        </w:rPr>
        <w:t xml:space="preserve">. </w:t>
      </w:r>
      <w:r w:rsidRPr="00B46374">
        <w:rPr>
          <w:sz w:val="24"/>
          <w:szCs w:val="24"/>
        </w:rPr>
        <w:t xml:space="preserve">  </w:t>
      </w:r>
    </w:p>
    <w:p w14:paraId="2D087078" w14:textId="444A4ACE" w:rsidR="00FB34A2" w:rsidRPr="00CC6A28" w:rsidRDefault="00FB34A2" w:rsidP="00FB34A2">
      <w:pPr>
        <w:pStyle w:val="Heading1"/>
        <w:numPr>
          <w:ilvl w:val="0"/>
          <w:numId w:val="4"/>
        </w:numPr>
        <w:spacing w:line="360" w:lineRule="auto"/>
        <w:rPr>
          <w:b/>
          <w:bCs/>
          <w:color w:val="000000" w:themeColor="text1"/>
        </w:rPr>
      </w:pPr>
      <w:bookmarkStart w:id="0" w:name="_Toc49090495"/>
      <w:r>
        <w:rPr>
          <w:b/>
          <w:bCs/>
          <w:color w:val="000000" w:themeColor="text1"/>
        </w:rPr>
        <w:t>Introduction</w:t>
      </w:r>
      <w:bookmarkEnd w:id="0"/>
    </w:p>
    <w:p w14:paraId="46BFCE3A" w14:textId="77777777" w:rsidR="00E11B60" w:rsidRPr="001A5581" w:rsidRDefault="00E11B60" w:rsidP="001025FF">
      <w:pPr>
        <w:spacing w:after="0" w:line="360" w:lineRule="auto"/>
        <w:jc w:val="both"/>
        <w:rPr>
          <w:sz w:val="24"/>
          <w:szCs w:val="24"/>
        </w:rPr>
      </w:pPr>
    </w:p>
    <w:p w14:paraId="5658EFCC" w14:textId="1CEE2939" w:rsidR="00E11B60" w:rsidRPr="001A5581" w:rsidRDefault="00E11B60" w:rsidP="001025FF">
      <w:pPr>
        <w:spacing w:after="0" w:line="360" w:lineRule="auto"/>
        <w:jc w:val="both"/>
        <w:rPr>
          <w:sz w:val="24"/>
          <w:szCs w:val="24"/>
        </w:rPr>
      </w:pPr>
      <w:r w:rsidRPr="001A5581">
        <w:rPr>
          <w:sz w:val="24"/>
          <w:szCs w:val="24"/>
        </w:rPr>
        <w:t xml:space="preserve">In the modern world, connectivity is ruling the world and internet has </w:t>
      </w:r>
      <w:r>
        <w:rPr>
          <w:sz w:val="24"/>
          <w:szCs w:val="24"/>
        </w:rPr>
        <w:t>been</w:t>
      </w:r>
      <w:r w:rsidRPr="001A5581">
        <w:rPr>
          <w:sz w:val="24"/>
          <w:szCs w:val="24"/>
        </w:rPr>
        <w:t xml:space="preserve"> a part in our day to day life. World Wide Web (WWW) connects all corners of the word and assists people in multiple ways such as online digital financial transactions, trading, digital marketing, travel bookings, video conferences, entertainment such as social media, OTT (Over-the-top media) services and the list goes on.</w:t>
      </w:r>
      <w:r w:rsidR="00FB34A2">
        <w:rPr>
          <w:sz w:val="24"/>
          <w:szCs w:val="24"/>
        </w:rPr>
        <w:t xml:space="preserve"> </w:t>
      </w:r>
      <w:r w:rsidRPr="001A5581">
        <w:rPr>
          <w:sz w:val="24"/>
          <w:szCs w:val="24"/>
        </w:rPr>
        <w:t xml:space="preserve">Most of the people from developed and developing countries are highly dependent on internet which is making it more vulnerable to fraudulent activities such as hacking into personal </w:t>
      </w:r>
      <w:r>
        <w:rPr>
          <w:sz w:val="24"/>
          <w:szCs w:val="24"/>
        </w:rPr>
        <w:t xml:space="preserve">social networking or bank </w:t>
      </w:r>
      <w:r w:rsidRPr="001A5581">
        <w:rPr>
          <w:sz w:val="24"/>
          <w:szCs w:val="24"/>
        </w:rPr>
        <w:t xml:space="preserve">accounts, </w:t>
      </w:r>
      <w:r>
        <w:rPr>
          <w:sz w:val="24"/>
          <w:szCs w:val="24"/>
        </w:rPr>
        <w:t xml:space="preserve">confidential working </w:t>
      </w:r>
      <w:r w:rsidRPr="001A5581">
        <w:rPr>
          <w:sz w:val="24"/>
          <w:szCs w:val="24"/>
        </w:rPr>
        <w:t>databases, competitor</w:t>
      </w:r>
      <w:r>
        <w:rPr>
          <w:sz w:val="24"/>
          <w:szCs w:val="24"/>
        </w:rPr>
        <w:t xml:space="preserve"> company</w:t>
      </w:r>
      <w:r w:rsidRPr="001A5581">
        <w:rPr>
          <w:sz w:val="24"/>
          <w:szCs w:val="24"/>
        </w:rPr>
        <w:t xml:space="preserve"> databases, </w:t>
      </w:r>
      <w:r>
        <w:rPr>
          <w:sz w:val="24"/>
          <w:szCs w:val="24"/>
        </w:rPr>
        <w:t xml:space="preserve">digital transaction </w:t>
      </w:r>
      <w:r w:rsidRPr="001A5581">
        <w:rPr>
          <w:sz w:val="24"/>
          <w:szCs w:val="24"/>
        </w:rPr>
        <w:t xml:space="preserve">schemes/scams based on fake </w:t>
      </w:r>
      <w:r>
        <w:rPr>
          <w:sz w:val="24"/>
          <w:szCs w:val="24"/>
        </w:rPr>
        <w:t>URLs</w:t>
      </w:r>
      <w:r w:rsidRPr="001A5581">
        <w:rPr>
          <w:sz w:val="24"/>
          <w:szCs w:val="24"/>
        </w:rPr>
        <w:t xml:space="preserve"> and various</w:t>
      </w:r>
      <w:r>
        <w:rPr>
          <w:sz w:val="24"/>
          <w:szCs w:val="24"/>
        </w:rPr>
        <w:t xml:space="preserve"> </w:t>
      </w:r>
      <w:r w:rsidRPr="001A5581">
        <w:rPr>
          <w:sz w:val="24"/>
          <w:szCs w:val="24"/>
        </w:rPr>
        <w:t>credit</w:t>
      </w:r>
      <w:r>
        <w:rPr>
          <w:sz w:val="24"/>
          <w:szCs w:val="24"/>
        </w:rPr>
        <w:t xml:space="preserve"> </w:t>
      </w:r>
      <w:r w:rsidRPr="001A5581">
        <w:rPr>
          <w:sz w:val="24"/>
          <w:szCs w:val="24"/>
        </w:rPr>
        <w:t xml:space="preserve">related </w:t>
      </w:r>
      <w:r>
        <w:rPr>
          <w:sz w:val="24"/>
          <w:szCs w:val="24"/>
        </w:rPr>
        <w:t>robberies</w:t>
      </w:r>
      <w:r w:rsidRPr="001A5581">
        <w:rPr>
          <w:sz w:val="24"/>
          <w:szCs w:val="24"/>
        </w:rPr>
        <w:t>.</w:t>
      </w:r>
      <w:r>
        <w:rPr>
          <w:sz w:val="24"/>
          <w:szCs w:val="24"/>
        </w:rPr>
        <w:t xml:space="preserve"> </w:t>
      </w:r>
      <w:r w:rsidRPr="001A5581">
        <w:rPr>
          <w:sz w:val="24"/>
          <w:szCs w:val="24"/>
        </w:rPr>
        <w:t xml:space="preserve">A report from Cybersecurity Ventures sponsored by Herjavec Group </w:t>
      </w:r>
      <w:r>
        <w:rPr>
          <w:sz w:val="24"/>
          <w:szCs w:val="24"/>
        </w:rPr>
        <w:t xml:space="preserve">generated in 2019 </w:t>
      </w:r>
      <w:r w:rsidRPr="001A5581">
        <w:rPr>
          <w:sz w:val="24"/>
          <w:szCs w:val="24"/>
        </w:rPr>
        <w:t xml:space="preserve">predicts </w:t>
      </w:r>
      <w:r>
        <w:rPr>
          <w:sz w:val="24"/>
          <w:szCs w:val="24"/>
        </w:rPr>
        <w:t xml:space="preserve">an excess of </w:t>
      </w:r>
      <w:r w:rsidRPr="001A5581">
        <w:rPr>
          <w:sz w:val="24"/>
          <w:szCs w:val="24"/>
        </w:rPr>
        <w:t xml:space="preserve">$6 trillion </w:t>
      </w:r>
      <w:r>
        <w:rPr>
          <w:sz w:val="24"/>
          <w:szCs w:val="24"/>
        </w:rPr>
        <w:t xml:space="preserve">annual loss to the world by 2021 due to cybercrime </w:t>
      </w:r>
      <w:r w:rsidR="00C6546A">
        <w:rPr>
          <w:sz w:val="24"/>
          <w:szCs w:val="24"/>
        </w:rPr>
        <w:fldChar w:fldCharType="begin"/>
      </w:r>
      <w:r w:rsidR="00DF61F4">
        <w:rPr>
          <w:sz w:val="24"/>
          <w:szCs w:val="24"/>
        </w:rPr>
        <w:instrText xml:space="preserve"> ADDIN ZOTERO_ITEM CSL_CITATION {"citationID":"330wmTb3","properties":{"formattedCitation":"[1]","plainCitation":"[1]","noteIndex":0},"citationItems":[{"id":"OmRKGjpX/OGUEmSbR","uris":["http://zotero.org/users/local/Qp6rxwyo/items/EMTSUAEW"],"uri":["http://zotero.org/users/local/Qp6rxwyo/items/EMTSUAEW"],"itemData":{"id":53,"type":"webpage","abstract":"Download the full report to learn more about the expanding cyber attack surface and how organizations can be impacted by cybercrime in 2020.","container-title":"Herjavec Group","language":"en-US","note":"source: www.herjavecgroup.com","title":"The 2020 Official Annual Cybercrime Report","URL":"https://www.herjavecgroup.com/the-2019-official-annual-cybercrime-report/","accessed":{"date-parts":[["2020",6,29]]}}}],"schema":"https://github.com/citation-style-language/schema/raw/master/csl-citation.json"} </w:instrText>
      </w:r>
      <w:r w:rsidR="00C6546A">
        <w:rPr>
          <w:sz w:val="24"/>
          <w:szCs w:val="24"/>
        </w:rPr>
        <w:fldChar w:fldCharType="separate"/>
      </w:r>
      <w:r w:rsidR="00DF61F4" w:rsidRPr="00DF61F4">
        <w:rPr>
          <w:rFonts w:ascii="Calibri" w:hAnsi="Calibri" w:cs="Calibri"/>
          <w:sz w:val="24"/>
        </w:rPr>
        <w:t>[1]</w:t>
      </w:r>
      <w:r w:rsidR="00C6546A">
        <w:rPr>
          <w:sz w:val="24"/>
          <w:szCs w:val="24"/>
        </w:rPr>
        <w:fldChar w:fldCharType="end"/>
      </w:r>
      <w:r w:rsidR="00105287">
        <w:rPr>
          <w:sz w:val="24"/>
          <w:szCs w:val="24"/>
        </w:rPr>
        <w:t xml:space="preserve">. </w:t>
      </w:r>
      <w:r>
        <w:rPr>
          <w:sz w:val="24"/>
          <w:szCs w:val="24"/>
        </w:rPr>
        <w:t>This loss is increased from $3 trillion to $6 trillion from 2015 to 2021.</w:t>
      </w:r>
      <w:r w:rsidRPr="001A5581">
        <w:rPr>
          <w:sz w:val="24"/>
          <w:szCs w:val="24"/>
        </w:rPr>
        <w:t xml:space="preserve">Hacking can be done through </w:t>
      </w:r>
      <w:r w:rsidRPr="001A5581">
        <w:rPr>
          <w:sz w:val="24"/>
          <w:szCs w:val="24"/>
        </w:rPr>
        <w:lastRenderedPageBreak/>
        <w:t>different means such as malware,</w:t>
      </w:r>
      <w:r>
        <w:rPr>
          <w:sz w:val="24"/>
          <w:szCs w:val="24"/>
        </w:rPr>
        <w:t xml:space="preserve"> </w:t>
      </w:r>
      <w:r w:rsidRPr="001A5581">
        <w:rPr>
          <w:sz w:val="24"/>
          <w:szCs w:val="24"/>
        </w:rPr>
        <w:t>spamming, DDoS (distrib</w:t>
      </w:r>
      <w:r w:rsidR="00F17D04">
        <w:rPr>
          <w:sz w:val="24"/>
          <w:szCs w:val="24"/>
        </w:rPr>
        <w:t xml:space="preserve">uted denial of </w:t>
      </w:r>
      <w:r w:rsidRPr="001A5581">
        <w:rPr>
          <w:sz w:val="24"/>
          <w:szCs w:val="24"/>
        </w:rPr>
        <w:t>service),</w:t>
      </w:r>
      <w:r>
        <w:rPr>
          <w:sz w:val="24"/>
          <w:szCs w:val="24"/>
        </w:rPr>
        <w:t xml:space="preserve"> </w:t>
      </w:r>
      <w:r w:rsidRPr="001A5581">
        <w:rPr>
          <w:sz w:val="24"/>
          <w:szCs w:val="24"/>
        </w:rPr>
        <w:t>phishing and MITM (man</w:t>
      </w:r>
      <w:r w:rsidR="00F17D04">
        <w:rPr>
          <w:sz w:val="24"/>
          <w:szCs w:val="24"/>
        </w:rPr>
        <w:t xml:space="preserve"> </w:t>
      </w:r>
      <w:r w:rsidRPr="001A5581">
        <w:rPr>
          <w:sz w:val="24"/>
          <w:szCs w:val="24"/>
        </w:rPr>
        <w:t>in</w:t>
      </w:r>
      <w:r w:rsidR="00F17D04">
        <w:rPr>
          <w:sz w:val="24"/>
          <w:szCs w:val="24"/>
        </w:rPr>
        <w:t xml:space="preserve"> </w:t>
      </w:r>
      <w:r w:rsidRPr="001A5581">
        <w:rPr>
          <w:sz w:val="24"/>
          <w:szCs w:val="24"/>
        </w:rPr>
        <w:t>the</w:t>
      </w:r>
      <w:r w:rsidR="00F17D04">
        <w:rPr>
          <w:sz w:val="24"/>
          <w:szCs w:val="24"/>
        </w:rPr>
        <w:t xml:space="preserve"> middle, drive </w:t>
      </w:r>
      <w:r w:rsidRPr="001A5581">
        <w:rPr>
          <w:sz w:val="24"/>
          <w:szCs w:val="24"/>
        </w:rPr>
        <w:t>by</w:t>
      </w:r>
      <w:r w:rsidR="00F17D04">
        <w:rPr>
          <w:sz w:val="24"/>
          <w:szCs w:val="24"/>
        </w:rPr>
        <w:t xml:space="preserve"> </w:t>
      </w:r>
      <w:r w:rsidRPr="001A5581">
        <w:rPr>
          <w:sz w:val="24"/>
          <w:szCs w:val="24"/>
        </w:rPr>
        <w:t>download etc., Mos</w:t>
      </w:r>
      <w:r>
        <w:rPr>
          <w:sz w:val="24"/>
          <w:szCs w:val="24"/>
        </w:rPr>
        <w:t>t common hacking is done through phishing and spamming using malicious URL.</w:t>
      </w:r>
      <w:r w:rsidRPr="001A5581">
        <w:rPr>
          <w:sz w:val="24"/>
          <w:szCs w:val="24"/>
        </w:rPr>
        <w:t xml:space="preserve"> </w:t>
      </w:r>
    </w:p>
    <w:p w14:paraId="2CF45654" w14:textId="77777777" w:rsidR="00E11B60" w:rsidRPr="001A5581" w:rsidRDefault="00E11B60" w:rsidP="001025FF">
      <w:pPr>
        <w:spacing w:after="0" w:line="360" w:lineRule="auto"/>
        <w:jc w:val="both"/>
        <w:rPr>
          <w:sz w:val="24"/>
          <w:szCs w:val="24"/>
        </w:rPr>
      </w:pPr>
    </w:p>
    <w:p w14:paraId="34A0999A" w14:textId="7C64A210" w:rsidR="00E11B60" w:rsidRDefault="00E11B60" w:rsidP="001025FF">
      <w:pPr>
        <w:spacing w:after="0" w:line="360" w:lineRule="auto"/>
        <w:jc w:val="both"/>
        <w:rPr>
          <w:sz w:val="24"/>
          <w:szCs w:val="24"/>
        </w:rPr>
      </w:pPr>
      <w:r w:rsidRPr="001A5581">
        <w:rPr>
          <w:sz w:val="24"/>
          <w:szCs w:val="24"/>
        </w:rPr>
        <w:t>Uniform Resource Locator (URL) acts as a web ad</w:t>
      </w:r>
      <w:r>
        <w:rPr>
          <w:sz w:val="24"/>
          <w:szCs w:val="24"/>
        </w:rPr>
        <w:t>d</w:t>
      </w:r>
      <w:r w:rsidRPr="001A5581">
        <w:rPr>
          <w:sz w:val="24"/>
          <w:szCs w:val="24"/>
        </w:rPr>
        <w:t xml:space="preserve">ress for a web resource, which indicates its location and retrieving mechanism. These URLs are used for accessing the websites through a client browser.URL consists of protocol identifier, domain name and other detailed information, which makes it complete web address used to open a specific web page of a website. Each web page in the internet will have unique web address.  Protocol identifier of URL (ex: http, ftp) specifies the protocol through which a webpage or an executable file can be fetched. Domain name in the URL is considered as the nick name of an IP address which specifies the location of a web source. Various devices on internet will navigate through IP address. The World Wide Web consists of huge number of URLs out of which one third of the URL's are one or the other way malicious </w:t>
      </w:r>
      <w:r w:rsidR="00F17D04">
        <w:rPr>
          <w:sz w:val="24"/>
          <w:szCs w:val="24"/>
        </w:rPr>
        <w:fldChar w:fldCharType="begin"/>
      </w:r>
      <w:r w:rsidR="00DF61F4">
        <w:rPr>
          <w:sz w:val="24"/>
          <w:szCs w:val="24"/>
        </w:rPr>
        <w:instrText xml:space="preserve"> ADDIN ZOTERO_ITEM CSL_CITATION {"citationID":"sHRZPz6e","properties":{"formattedCitation":"[2]","plainCitation":"[2]","noteIndex":0},"citationItems":[{"id":"OmRKGjpX/hkpSbInY","uris":["http://zotero.org/users/local/Qp6rxwyo/items/6UE4XKMS"],"uri":["http://zotero.org/users/local/Qp6rxwyo/items/6UE4XKMS"],"itemData":{"id":43,"type":"paper-conference","abstract":"In recent years, Web sites have already become the attackers' main target. When attackers embed malicious code in the Web pages, they generally change the display mode of the corresponding HTML tags to make the display effect of malicious code invisible or almost invisible to the browser users. In this paper, the concept of abnormal visibility is proposed to describe the display feature setting of malicious code embedded. According to the concept, a malicious code detection method based on abnormal visibility recognition is designed and a prototype system is implemented. Compared to traditional methods and systems, the method has higher efficiency and less maintenance cost. Besides, a special-purpose JavaScript interpreter is implemented to get the execution output of browser-end scripts that are often used to generate malicious code dynamically by attackers. Experiments show that this system can detect most of the malicious Web pages efficiently and at the same time locate the malicious code in the source code accurately.","container-title":"2009 International Conference on E-Business and Information System Security","DOI":"10.1109/EBISS.2009.5138008","event":"2009 International Conference on E-Business and Information System Security","note":"ISSN: 2161-5977","page":"1-5","source":"IEEE Xplore","title":"Malicious Web Pages Detection Based on Abnormal Visibility Recognition","author":[{"family":"Liang","given":"Bin"},{"family":"Huang","given":"Jianjun"},{"family":"Liu","given":"Fang"},{"family":"Wang","given":"Dawei"},{"family":"Dong","given":"Daxiang"},{"family":"Liang","given":"Zhaohui"}],"issued":{"date-parts":[["2009",5]]}}}],"schema":"https://github.com/citation-style-language/schema/raw/master/csl-citation.json"} </w:instrText>
      </w:r>
      <w:r w:rsidR="00F17D04">
        <w:rPr>
          <w:sz w:val="24"/>
          <w:szCs w:val="24"/>
        </w:rPr>
        <w:fldChar w:fldCharType="separate"/>
      </w:r>
      <w:r w:rsidR="00DF61F4" w:rsidRPr="00DF61F4">
        <w:rPr>
          <w:rFonts w:ascii="Calibri" w:hAnsi="Calibri" w:cs="Calibri"/>
          <w:sz w:val="24"/>
        </w:rPr>
        <w:t>[2]</w:t>
      </w:r>
      <w:r w:rsidR="00F17D04">
        <w:rPr>
          <w:sz w:val="24"/>
          <w:szCs w:val="24"/>
        </w:rPr>
        <w:fldChar w:fldCharType="end"/>
      </w:r>
      <w:r w:rsidRPr="001A5581">
        <w:rPr>
          <w:sz w:val="24"/>
          <w:szCs w:val="24"/>
        </w:rPr>
        <w:t>. Most of the users become bait to cybercrime through the malicious URL</w:t>
      </w:r>
      <w:r>
        <w:rPr>
          <w:sz w:val="24"/>
          <w:szCs w:val="24"/>
        </w:rPr>
        <w:t>. URL is considered as malicious which is created with the purpose of promoting cybercrimes. Through a malicious URL, an individual personal data or a company’s confidential data can be accessed by unauthorized source. Cybercrime is considered as one of the major threats to mankind. In order to prevent t</w:t>
      </w:r>
      <w:r w:rsidR="00296CB3">
        <w:rPr>
          <w:sz w:val="24"/>
          <w:szCs w:val="24"/>
        </w:rPr>
        <w:t xml:space="preserve">he users to use malicious URL’s, </w:t>
      </w:r>
      <w:r>
        <w:rPr>
          <w:sz w:val="24"/>
          <w:szCs w:val="24"/>
        </w:rPr>
        <w:t xml:space="preserve">which is the </w:t>
      </w:r>
      <w:r w:rsidR="00296CB3">
        <w:rPr>
          <w:sz w:val="24"/>
          <w:szCs w:val="24"/>
        </w:rPr>
        <w:t>most used</w:t>
      </w:r>
      <w:r>
        <w:rPr>
          <w:sz w:val="24"/>
          <w:szCs w:val="24"/>
        </w:rPr>
        <w:t xml:space="preserve"> means of many </w:t>
      </w:r>
      <w:r w:rsidR="001025FF">
        <w:rPr>
          <w:sz w:val="24"/>
          <w:szCs w:val="24"/>
        </w:rPr>
        <w:t>cybercrimes</w:t>
      </w:r>
      <w:r>
        <w:rPr>
          <w:sz w:val="24"/>
          <w:szCs w:val="24"/>
        </w:rPr>
        <w:t xml:space="preserve"> in the </w:t>
      </w:r>
      <w:r w:rsidR="00296CB3">
        <w:rPr>
          <w:sz w:val="24"/>
          <w:szCs w:val="24"/>
        </w:rPr>
        <w:t>world,</w:t>
      </w:r>
      <w:r>
        <w:rPr>
          <w:sz w:val="24"/>
          <w:szCs w:val="24"/>
        </w:rPr>
        <w:t xml:space="preserve"> an approach called ‘Blacklisting’ is introduced. In this approach, the URL which is considered as malicious will be blacklisted or blocked. This can be done through different techniques such as web crawlers, heuristics or manual reporting by users. On an average, Google blacklists 10,000 website URLs every day on security grounds. The biggest challenge is that the existing techniques are not capable of dealing with large number of URLs as there are over 1.7 billion websites are present on the World Wide Web</w:t>
      </w:r>
      <w:r w:rsidR="00F17D04">
        <w:rPr>
          <w:sz w:val="24"/>
          <w:szCs w:val="24"/>
        </w:rPr>
        <w:t xml:space="preserve"> (WWW)</w:t>
      </w:r>
      <w:r>
        <w:rPr>
          <w:sz w:val="24"/>
          <w:szCs w:val="24"/>
        </w:rPr>
        <w:t xml:space="preserve"> as of today. In order to make internet a safe place, numerous URLs across web needs to be monitored, detected and deleted frequently and ensure digital data security. For this purpose, many researchers came up with a new technique popularly known as Machine Learning (Artificial Intelligence) which is used extensively in Data Science. Data Science is a stream of science which deals with data analytics and statistics.</w:t>
      </w:r>
    </w:p>
    <w:p w14:paraId="10316E8F" w14:textId="77777777" w:rsidR="00E11B60" w:rsidRDefault="00E11B60" w:rsidP="001025FF">
      <w:pPr>
        <w:spacing w:after="0" w:line="360" w:lineRule="auto"/>
        <w:jc w:val="both"/>
        <w:rPr>
          <w:sz w:val="24"/>
          <w:szCs w:val="24"/>
        </w:rPr>
      </w:pPr>
    </w:p>
    <w:p w14:paraId="536B0D9C" w14:textId="35637DC9" w:rsidR="00E11B60" w:rsidRDefault="00E11B60" w:rsidP="001025FF">
      <w:pPr>
        <w:spacing w:after="0" w:line="360" w:lineRule="auto"/>
        <w:jc w:val="both"/>
        <w:rPr>
          <w:sz w:val="24"/>
          <w:szCs w:val="24"/>
        </w:rPr>
      </w:pPr>
      <w:r>
        <w:rPr>
          <w:sz w:val="24"/>
          <w:szCs w:val="24"/>
        </w:rPr>
        <w:t xml:space="preserve">Machine Learning is a technique which uses mathematical and statistical algorithms to study and </w:t>
      </w:r>
      <w:r w:rsidR="007F2BE9">
        <w:rPr>
          <w:sz w:val="24"/>
          <w:szCs w:val="24"/>
        </w:rPr>
        <w:t>analyze</w:t>
      </w:r>
      <w:r>
        <w:rPr>
          <w:sz w:val="24"/>
          <w:szCs w:val="24"/>
        </w:rPr>
        <w:t xml:space="preserve"> the data and converts it into </w:t>
      </w:r>
      <w:r w:rsidR="00275323">
        <w:rPr>
          <w:sz w:val="24"/>
          <w:szCs w:val="24"/>
        </w:rPr>
        <w:t>understandable</w:t>
      </w:r>
      <w:r>
        <w:rPr>
          <w:sz w:val="24"/>
          <w:szCs w:val="24"/>
        </w:rPr>
        <w:t xml:space="preserve"> pattern </w:t>
      </w:r>
      <w:r w:rsidR="00C6546A">
        <w:rPr>
          <w:sz w:val="24"/>
          <w:szCs w:val="24"/>
        </w:rPr>
        <w:fldChar w:fldCharType="begin"/>
      </w:r>
      <w:r w:rsidR="00DF61F4">
        <w:rPr>
          <w:sz w:val="24"/>
          <w:szCs w:val="24"/>
        </w:rPr>
        <w:instrText xml:space="preserve"> ADDIN ZOTERO_ITEM CSL_CITATION {"citationID":"X4SS1N9Y","properties":{"formattedCitation":"[3]","plainCitation":"[3]","noteIndex":0},"citationItems":[{"id":"OmRKGjpX/5iZyFcHA","uris":["http://zotero.org/users/local/Qp6rxwyo/items/C66HXSUW"],"uri":["http://zotero.org/users/local/Qp6rxwyo/items/C66HXSUW"],"itemData":{"id":42,"type":"article-journal","abstract":"Machine learning (ML) and statistical techniques are key to transforming big data into actionable knowledge. In spite of the modern primacy of data, the complexity of existing ML algorithms is often overwhelming—many users do not understand the trade-oﬀs and challenges of parameterizing and choosing between diﬀerent learning techniques. Furthermore, existing scalable systems that support machine learning are typically not accessible to ML researchers without a strong background in distributed systems and low-level primitives. In this work, we present our vision for MLbase, a novel system harnessing the power of machine learning for both end-users and ML researchers. MLbase provides (1) a simple declarative way to specify ML tasks, (2) a novel optimizer to select and dynamically adapt the choice of learning algorithm, (3) a set of high-level operators to enable ML researchers to scalably implement a wide range of ML methods without deep systems knowledge, and (4) a new run-time optimized for the data-access patterns of these high-level operators.","language":"en","page":"7","source":"Zotero","title":"MLbase: A Distributed Machine-learning System","author":[{"family":"Kraska","given":"Tim"},{"family":"Talwalkar","given":"Ameet"},{"family":"Duchi","given":"John"}]}}],"schema":"https://github.com/citation-style-language/schema/raw/master/csl-citation.json"} </w:instrText>
      </w:r>
      <w:r w:rsidR="00C6546A">
        <w:rPr>
          <w:sz w:val="24"/>
          <w:szCs w:val="24"/>
        </w:rPr>
        <w:fldChar w:fldCharType="separate"/>
      </w:r>
      <w:r w:rsidR="00DF61F4" w:rsidRPr="00DF61F4">
        <w:rPr>
          <w:rFonts w:ascii="Calibri" w:hAnsi="Calibri" w:cs="Calibri"/>
          <w:sz w:val="24"/>
        </w:rPr>
        <w:t>[3]</w:t>
      </w:r>
      <w:r w:rsidR="00C6546A">
        <w:rPr>
          <w:sz w:val="24"/>
          <w:szCs w:val="24"/>
        </w:rPr>
        <w:fldChar w:fldCharType="end"/>
      </w:r>
      <w:r>
        <w:rPr>
          <w:sz w:val="24"/>
          <w:szCs w:val="24"/>
        </w:rPr>
        <w:t xml:space="preserve">. Machine Learning has the capability of dealing with huge data sets and also can process the real time data based on the patterns and structural properties of provided data. In machine learning, a model or system will be trained in such a way that it takes decisive actions and predict the future </w:t>
      </w:r>
      <w:r w:rsidR="007F2BE9">
        <w:rPr>
          <w:sz w:val="24"/>
          <w:szCs w:val="24"/>
        </w:rPr>
        <w:t>behavior</w:t>
      </w:r>
      <w:r>
        <w:rPr>
          <w:sz w:val="24"/>
          <w:szCs w:val="24"/>
        </w:rPr>
        <w:t xml:space="preserve"> of a system based on the </w:t>
      </w:r>
      <w:r w:rsidR="00275323">
        <w:rPr>
          <w:sz w:val="24"/>
          <w:szCs w:val="24"/>
        </w:rPr>
        <w:t>past historical</w:t>
      </w:r>
      <w:r>
        <w:rPr>
          <w:sz w:val="24"/>
          <w:szCs w:val="24"/>
        </w:rPr>
        <w:t xml:space="preserve"> and statistical data. In our case, the machine learning algorithms will be run on huge sets of URLs, which can detect and list the URLs as malicious and benign based on the provided data. Illegal URLs and websites with phishing and spamming content are considered as malicious whereas Benign URLs are the URLs which are listed as harmless. Along with huge sets of URLs to be scanned for blacklisting approach, some properties of the websites like lexical features (text, words and contextual information) and graphical location of the host needs to be presented to the Machine Learning algorithms to train the real time model which can detect and blacklist or delete malicious URLs. Once the data and extra features are extracted and presented to model, classification algorithms such as </w:t>
      </w:r>
      <w:r w:rsidR="00933B1A">
        <w:rPr>
          <w:sz w:val="24"/>
          <w:szCs w:val="24"/>
        </w:rPr>
        <w:t>Logistic R</w:t>
      </w:r>
      <w:r>
        <w:rPr>
          <w:sz w:val="24"/>
          <w:szCs w:val="24"/>
        </w:rPr>
        <w:t xml:space="preserve">egression </w:t>
      </w:r>
      <w:r w:rsidR="00933B1A">
        <w:rPr>
          <w:sz w:val="24"/>
          <w:szCs w:val="24"/>
        </w:rPr>
        <w:t>(LR) and Support Vector M</w:t>
      </w:r>
      <w:r>
        <w:rPr>
          <w:sz w:val="24"/>
          <w:szCs w:val="24"/>
        </w:rPr>
        <w:t>achine</w:t>
      </w:r>
      <w:r w:rsidR="00933B1A">
        <w:rPr>
          <w:sz w:val="24"/>
          <w:szCs w:val="24"/>
        </w:rPr>
        <w:t xml:space="preserve"> (SVM)</w:t>
      </w:r>
      <w:r>
        <w:rPr>
          <w:sz w:val="24"/>
          <w:szCs w:val="24"/>
        </w:rPr>
        <w:t xml:space="preserve"> which are used in our case of research are applied to the trained model to get the results.  </w:t>
      </w:r>
    </w:p>
    <w:p w14:paraId="4CF5F336" w14:textId="77777777" w:rsidR="00E11B60" w:rsidRDefault="00E11B60" w:rsidP="001025FF">
      <w:pPr>
        <w:spacing w:after="0" w:line="360" w:lineRule="auto"/>
        <w:jc w:val="both"/>
        <w:rPr>
          <w:sz w:val="24"/>
          <w:szCs w:val="24"/>
        </w:rPr>
      </w:pPr>
    </w:p>
    <w:p w14:paraId="12803AC8" w14:textId="7E09B6F2" w:rsidR="00E11B60" w:rsidRDefault="00E11B60" w:rsidP="001025FF">
      <w:pPr>
        <w:spacing w:after="0" w:line="360" w:lineRule="auto"/>
        <w:jc w:val="both"/>
        <w:rPr>
          <w:sz w:val="24"/>
          <w:szCs w:val="24"/>
        </w:rPr>
      </w:pPr>
      <w:r>
        <w:rPr>
          <w:sz w:val="24"/>
          <w:szCs w:val="24"/>
        </w:rPr>
        <w:t>Machine Learning</w:t>
      </w:r>
      <w:r w:rsidR="00933B1A">
        <w:rPr>
          <w:sz w:val="24"/>
          <w:szCs w:val="24"/>
        </w:rPr>
        <w:t xml:space="preserve"> (ML)</w:t>
      </w:r>
      <w:r>
        <w:rPr>
          <w:sz w:val="24"/>
          <w:szCs w:val="24"/>
        </w:rPr>
        <w:t xml:space="preserve"> plays a prominent role in the technical areas where big data processing is required to run a business model such as digital marketing, stock market trending, hardware maintenance, communication, medicine and customer services etc., Mathematical statistics and deep learning (Artificial Intelligence) algorithms are the foundation for core Machine Learning. For applying machine learning on big data, one needs large storage memory which in turn requires processing hardware (computers or workstations) to compute the data and to perform numerous functions on it to give future predictions and take decisive actions if necessary. To overcome the hardware and storage limitation, distributed machine learning is introduced. The concept of distributed machine learning consists of a collection of nodes (workstation or computer) which are connected to the network. These nodes serve as storage unit and computing hardware which processes subset of data present on the node and analyses it to take </w:t>
      </w:r>
      <w:r>
        <w:rPr>
          <w:sz w:val="24"/>
          <w:szCs w:val="24"/>
        </w:rPr>
        <w:lastRenderedPageBreak/>
        <w:t>necessary action. In order to deal with such big data sets, scaling up of machine learning algorithms is necessary and few such algorithms are proposed and implemented by</w:t>
      </w:r>
      <w:r w:rsidR="00FB17ED">
        <w:rPr>
          <w:sz w:val="24"/>
          <w:szCs w:val="24"/>
        </w:rPr>
        <w:t xml:space="preserve"> </w:t>
      </w:r>
      <w:r w:rsidR="00C6546A">
        <w:rPr>
          <w:sz w:val="24"/>
          <w:szCs w:val="24"/>
        </w:rPr>
        <w:fldChar w:fldCharType="begin"/>
      </w:r>
      <w:r w:rsidR="00DF61F4">
        <w:rPr>
          <w:sz w:val="24"/>
          <w:szCs w:val="24"/>
        </w:rPr>
        <w:instrText xml:space="preserve"> ADDIN ZOTERO_ITEM CSL_CITATION {"citationID":"jWtPRb7D","properties":{"formattedCitation":"[4]","plainCitation":"[4]","noteIndex":0},"citationItems":[{"id":"OmRKGjpX/RugLlptH","uris":["http://zotero.org/users/local/Qp6rxwyo/items/L9ZWRCNN"],"uri":["http://zotero.org/users/local/Qp6rxwyo/items/L9ZWRCNN"],"itemData":{"id":52,"type":"article-journal","abstract":"Machine-learning methods are becoming increasingly popular for automated data analysis. However, standard methods do not scale up to massive scientific and business data sets without expensive hardware. This paper investigates a practical alternative for scaling up: the use of distributed processing to take advantage of the often dormant PCs and workstations available on local networks. Each workstation runs a common rule-learning program on a subset of the data. We first show that for commonly used ruleevaluation criteria, a simple form of cooperation can guarantee that a rule will look good to the set of cooperating learners if and only if it would look good to a single learner operating with the entire data set. We then show how such a system can further capitalize on different perspectives by sharing learned knowledge for significant reduction in search effort. We demonstrate the power of the method by learning from a massive data set taken from the domain of cellular fraud detection. Finally, we provide an overview of other methods for scaling up machine learning.","language":"en","page":"6","source":"Zotero","title":"Scaling Up: Distributed Machine Learning with Cooperation","author":[{"family":"Provost","given":"Foster John"},{"family":"Hennessy","given":"Daniel N"}]}}],"schema":"https://github.com/citation-style-language/schema/raw/master/csl-citation.json"} </w:instrText>
      </w:r>
      <w:r w:rsidR="00C6546A">
        <w:rPr>
          <w:sz w:val="24"/>
          <w:szCs w:val="24"/>
        </w:rPr>
        <w:fldChar w:fldCharType="separate"/>
      </w:r>
      <w:r w:rsidR="00DF61F4" w:rsidRPr="00DF61F4">
        <w:rPr>
          <w:rFonts w:ascii="Calibri" w:hAnsi="Calibri" w:cs="Calibri"/>
          <w:sz w:val="24"/>
        </w:rPr>
        <w:t>[4]</w:t>
      </w:r>
      <w:r w:rsidR="00C6546A">
        <w:rPr>
          <w:sz w:val="24"/>
          <w:szCs w:val="24"/>
        </w:rPr>
        <w:fldChar w:fldCharType="end"/>
      </w:r>
      <w:r>
        <w:rPr>
          <w:sz w:val="24"/>
          <w:szCs w:val="24"/>
        </w:rPr>
        <w:t xml:space="preserve"> </w:t>
      </w:r>
      <w:r w:rsidR="00FB17ED">
        <w:rPr>
          <w:sz w:val="24"/>
          <w:szCs w:val="24"/>
        </w:rPr>
        <w:t xml:space="preserve">, </w:t>
      </w:r>
      <w:r w:rsidR="00C6546A">
        <w:rPr>
          <w:sz w:val="24"/>
          <w:szCs w:val="24"/>
        </w:rPr>
        <w:fldChar w:fldCharType="begin"/>
      </w:r>
      <w:r w:rsidR="00DF61F4">
        <w:rPr>
          <w:sz w:val="24"/>
          <w:szCs w:val="24"/>
        </w:rPr>
        <w:instrText xml:space="preserve"> ADDIN ZOTERO_ITEM CSL_CITATION {"citationID":"scxFVKWY","properties":{"formattedCitation":"[5]","plainCitation":"[5]","noteIndex":0},"citationItems":[{"id":"OmRKGjpX/kqRqxWL5","uris":["http://zotero.org/users/local/Qp6rxwyo/items/3TTTWPKP"],"uri":["http://zotero.org/users/local/Qp6rxwyo/items/3TTTWPKP"],"itemData":{"id":48,"type":"article-journal","abstract":". One of the defining challenges for the KDD research community is to enable inductive learning algorithms to mine very large databases. This paper summarizes, categorizes, and compares existing work on scaling up inductive algorithms. We concentrate on algorithms that build decision trees and rule sets, in order to provide focus and specific details; the issues and techniques generalize to other types of data mining. We begin with a discussion of important issues related to scaling up. We highlight similarities among scaling techniques by categorizing them into three main approaches. For each approach, we then describe, compare, and contrast the different constituent techniques, drawing on specific examples from published papers. Finally, we use the preceding analysis to suggest how to proceed when dealing with a large problem, and where to focus future research.  Keywords: scaling up, inductive learning, decision trees, rule learning  1. Introduction  The knowledge discovery and data...","container-title":"Data Mining and Knowledge Discovery","page":"131–169","source":"CiteSeer","title":"A Survey of Methods for Scaling Up Inductive Algorithms","volume":"3","author":[{"family":"Provost","given":"Foster"},{"family":"Kolluri","given":"Venkateswarlu"}],"issued":{"date-parts":[["1999"]]}}}],"schema":"https://github.com/citation-style-language/schema/raw/master/csl-citation.json"} </w:instrText>
      </w:r>
      <w:r w:rsidR="00C6546A">
        <w:rPr>
          <w:sz w:val="24"/>
          <w:szCs w:val="24"/>
        </w:rPr>
        <w:fldChar w:fldCharType="separate"/>
      </w:r>
      <w:r w:rsidR="00DF61F4" w:rsidRPr="00DF61F4">
        <w:rPr>
          <w:rFonts w:ascii="Calibri" w:hAnsi="Calibri" w:cs="Calibri"/>
          <w:sz w:val="24"/>
        </w:rPr>
        <w:t>[5]</w:t>
      </w:r>
      <w:r w:rsidR="00C6546A">
        <w:rPr>
          <w:sz w:val="24"/>
          <w:szCs w:val="24"/>
        </w:rPr>
        <w:fldChar w:fldCharType="end"/>
      </w:r>
      <w:r w:rsidR="00FB17ED">
        <w:rPr>
          <w:sz w:val="24"/>
          <w:szCs w:val="24"/>
        </w:rPr>
        <w:t xml:space="preserve"> &amp; </w:t>
      </w:r>
      <w:r w:rsidR="00C6546A">
        <w:rPr>
          <w:sz w:val="24"/>
          <w:szCs w:val="24"/>
        </w:rPr>
        <w:fldChar w:fldCharType="begin"/>
      </w:r>
      <w:r w:rsidR="00DF61F4">
        <w:rPr>
          <w:sz w:val="24"/>
          <w:szCs w:val="24"/>
        </w:rPr>
        <w:instrText xml:space="preserve"> ADDIN ZOTERO_ITEM CSL_CITATION {"citationID":"LLNtmLVP","properties":{"formattedCitation":"[6]","plainCitation":"[6]","noteIndex":0},"citationItems":[{"id":"OmRKGjpX/9Ww8Kt6k","uris":["http://zotero.org/users/local/Qp6rxwyo/items/ZPRSYAIV"],"uri":["http://zotero.org/users/local/Qp6rxwyo/items/ZPRSYAIV"],"itemData":{"id":45,"type":"book","abstract":"Each year, one of the explicit challenges for the KDD research community is to develop methods that facilitate the use of inductive learning algorithms for mining very large databases. By collecting, categorizing, and summarizing past work on scaling up inductive learning algorithms, this paper serves to establish a common ground for researchers addressing the challenge. We begin with a discussion of important, but often tacit, issues related to scaling up learning algorithms. We highlight similarities among methods by categorizing them into three main approaches. For each approach, we then describe, compare, and contrast the different constituent methods, drawing on specific examples from the published literature. Finally, we use the preceding analysis to suggest how one should proceed when dealing with a large problem, and where future research efforts should be focused.","source":"CiteSeer","title":"A Survey of Methods for Scaling Up Inductive Learning Algorithms","author":[{"family":"Provost","given":"Foster J."},{"family":"Kolluri","given":"Venkateswarlu"}],"issued":{"date-parts":[["1997"]]}}}],"schema":"https://github.com/citation-style-language/schema/raw/master/csl-citation.json"} </w:instrText>
      </w:r>
      <w:r w:rsidR="00C6546A">
        <w:rPr>
          <w:sz w:val="24"/>
          <w:szCs w:val="24"/>
        </w:rPr>
        <w:fldChar w:fldCharType="separate"/>
      </w:r>
      <w:r w:rsidR="00DF61F4" w:rsidRPr="00DF61F4">
        <w:rPr>
          <w:rFonts w:ascii="Calibri" w:hAnsi="Calibri" w:cs="Calibri"/>
          <w:sz w:val="24"/>
        </w:rPr>
        <w:t>[6]</w:t>
      </w:r>
      <w:r w:rsidR="00C6546A">
        <w:rPr>
          <w:sz w:val="24"/>
          <w:szCs w:val="24"/>
        </w:rPr>
        <w:fldChar w:fldCharType="end"/>
      </w:r>
      <w:r>
        <w:rPr>
          <w:sz w:val="24"/>
          <w:szCs w:val="24"/>
        </w:rPr>
        <w:t xml:space="preserve"> etc.,</w:t>
      </w:r>
    </w:p>
    <w:p w14:paraId="5C5BCE2A" w14:textId="77777777" w:rsidR="00E11B60" w:rsidRDefault="00E11B60" w:rsidP="001025FF">
      <w:pPr>
        <w:spacing w:after="0" w:line="360" w:lineRule="auto"/>
        <w:jc w:val="both"/>
        <w:rPr>
          <w:sz w:val="24"/>
          <w:szCs w:val="24"/>
        </w:rPr>
      </w:pPr>
    </w:p>
    <w:p w14:paraId="37AB225D" w14:textId="695F6988" w:rsidR="007A408A" w:rsidRDefault="001B0C42" w:rsidP="007A408A">
      <w:pPr>
        <w:spacing w:after="0" w:line="360" w:lineRule="auto"/>
        <w:jc w:val="both"/>
        <w:rPr>
          <w:sz w:val="24"/>
          <w:szCs w:val="24"/>
        </w:rPr>
      </w:pPr>
      <w:r>
        <w:rPr>
          <w:sz w:val="24"/>
          <w:szCs w:val="24"/>
        </w:rPr>
        <w:t>In this research we are improving the classification performance</w:t>
      </w:r>
      <w:r w:rsidR="002269DD">
        <w:rPr>
          <w:sz w:val="24"/>
          <w:szCs w:val="24"/>
        </w:rPr>
        <w:t xml:space="preserve"> of URLs</w:t>
      </w:r>
      <w:r>
        <w:rPr>
          <w:sz w:val="24"/>
          <w:szCs w:val="24"/>
        </w:rPr>
        <w:t xml:space="preserve"> using the </w:t>
      </w:r>
      <w:r w:rsidR="00811EBD">
        <w:rPr>
          <w:sz w:val="24"/>
          <w:szCs w:val="24"/>
        </w:rPr>
        <w:t xml:space="preserve">Deep LSTM </w:t>
      </w:r>
      <w:r>
        <w:rPr>
          <w:sz w:val="24"/>
          <w:szCs w:val="24"/>
        </w:rPr>
        <w:t xml:space="preserve">neural network. </w:t>
      </w:r>
      <w:r w:rsidR="00811EBD">
        <w:rPr>
          <w:sz w:val="24"/>
          <w:szCs w:val="24"/>
        </w:rPr>
        <w:t xml:space="preserve">In order to prove our concept, we have also implemented 4 different machine learning models to perform a comparative analysis. The main objective of this research is to reduce the false positive and false negative errors from the system. The performance for false positive and false negative </w:t>
      </w:r>
      <w:r w:rsidR="002269DD">
        <w:rPr>
          <w:sz w:val="24"/>
          <w:szCs w:val="24"/>
        </w:rPr>
        <w:t xml:space="preserve">values </w:t>
      </w:r>
      <w:r w:rsidR="00811EBD">
        <w:rPr>
          <w:sz w:val="24"/>
          <w:szCs w:val="24"/>
        </w:rPr>
        <w:t xml:space="preserve">has been calculated using precision, recall and f1-score.  Among the machine learning </w:t>
      </w:r>
      <w:r w:rsidR="002269DD">
        <w:rPr>
          <w:sz w:val="24"/>
          <w:szCs w:val="24"/>
        </w:rPr>
        <w:t>algorithms,</w:t>
      </w:r>
      <w:r w:rsidR="00811EBD">
        <w:rPr>
          <w:sz w:val="24"/>
          <w:szCs w:val="24"/>
        </w:rPr>
        <w:t xml:space="preserve"> the training time of each algorithm has also been calculated</w:t>
      </w:r>
      <w:r w:rsidR="002269DD">
        <w:rPr>
          <w:sz w:val="24"/>
          <w:szCs w:val="24"/>
        </w:rPr>
        <w:t xml:space="preserve">. Whereas the training time of deep LSTM neural network mainly depends on the number of epochs. Therefore, it has not been calculated. Choosing the optimal Parameters for algorithms is another important step. Which has been performed iteratively for an optimal result. In this work, the Malicious URL will be identified based on the lexical and host-based properties of URL.   </w:t>
      </w:r>
    </w:p>
    <w:p w14:paraId="0C606C76" w14:textId="77777777" w:rsidR="007A408A" w:rsidRDefault="007A408A" w:rsidP="007A408A">
      <w:pPr>
        <w:spacing w:after="0" w:line="360" w:lineRule="auto"/>
        <w:jc w:val="both"/>
        <w:rPr>
          <w:sz w:val="24"/>
          <w:szCs w:val="24"/>
        </w:rPr>
      </w:pPr>
    </w:p>
    <w:p w14:paraId="493EE308" w14:textId="49C77249" w:rsidR="007A408A" w:rsidRDefault="007A408A" w:rsidP="007A408A">
      <w:pPr>
        <w:pStyle w:val="Heading2"/>
        <w:numPr>
          <w:ilvl w:val="1"/>
          <w:numId w:val="4"/>
        </w:numPr>
        <w:spacing w:line="360" w:lineRule="auto"/>
        <w:rPr>
          <w:b/>
          <w:bCs/>
          <w:color w:val="000000" w:themeColor="text1"/>
        </w:rPr>
      </w:pPr>
      <w:r w:rsidRPr="007A408A">
        <w:rPr>
          <w:b/>
          <w:bCs/>
          <w:color w:val="000000" w:themeColor="text1"/>
        </w:rPr>
        <w:t>Research Questions</w:t>
      </w:r>
    </w:p>
    <w:p w14:paraId="03782CDF" w14:textId="7AE16756" w:rsidR="007A408A" w:rsidRDefault="007A408A" w:rsidP="007A408A">
      <w:pPr>
        <w:spacing w:line="360" w:lineRule="auto"/>
        <w:ind w:left="720"/>
        <w:jc w:val="both"/>
        <w:rPr>
          <w:sz w:val="24"/>
          <w:szCs w:val="24"/>
        </w:rPr>
      </w:pPr>
      <w:r>
        <w:rPr>
          <w:sz w:val="24"/>
          <w:szCs w:val="24"/>
        </w:rPr>
        <w:t xml:space="preserve">In this problem we are trying to provide the answers for following research questions. The research questions are as follow: </w:t>
      </w:r>
    </w:p>
    <w:p w14:paraId="4CF039E3" w14:textId="1CC07A4A" w:rsidR="007A408A" w:rsidRDefault="007A408A" w:rsidP="007A408A">
      <w:pPr>
        <w:pStyle w:val="ListParagraph"/>
        <w:numPr>
          <w:ilvl w:val="0"/>
          <w:numId w:val="9"/>
        </w:numPr>
        <w:jc w:val="both"/>
        <w:rPr>
          <w:sz w:val="24"/>
          <w:szCs w:val="24"/>
        </w:rPr>
      </w:pPr>
      <w:r>
        <w:rPr>
          <w:sz w:val="24"/>
          <w:szCs w:val="24"/>
        </w:rPr>
        <w:t>How efficiently Deep LSTM neural network reduces the false positive and false negative prediction rate and improves the model performance?</w:t>
      </w:r>
    </w:p>
    <w:p w14:paraId="0A3FF86F" w14:textId="26D18B16" w:rsidR="007A408A" w:rsidRPr="007A408A" w:rsidRDefault="007A408A" w:rsidP="007A408A">
      <w:pPr>
        <w:pStyle w:val="ListParagraph"/>
        <w:numPr>
          <w:ilvl w:val="0"/>
          <w:numId w:val="9"/>
        </w:numPr>
        <w:rPr>
          <w:sz w:val="24"/>
          <w:szCs w:val="24"/>
        </w:rPr>
      </w:pPr>
      <w:r>
        <w:rPr>
          <w:sz w:val="24"/>
          <w:szCs w:val="24"/>
        </w:rPr>
        <w:t>Does high accurate machine learning algorithm requires, high amount of time to train the model ?</w:t>
      </w:r>
    </w:p>
    <w:p w14:paraId="75650D84" w14:textId="77777777" w:rsidR="007A408A" w:rsidRPr="007A408A" w:rsidRDefault="007A408A" w:rsidP="007A408A">
      <w:pPr>
        <w:pStyle w:val="ListParagraph"/>
        <w:ind w:left="1080"/>
      </w:pPr>
    </w:p>
    <w:p w14:paraId="05BF372E" w14:textId="43011CC7" w:rsidR="00FB34A2" w:rsidRPr="00CC6A28" w:rsidRDefault="00FB34A2" w:rsidP="00FB34A2">
      <w:pPr>
        <w:pStyle w:val="Heading1"/>
        <w:numPr>
          <w:ilvl w:val="0"/>
          <w:numId w:val="4"/>
        </w:numPr>
        <w:spacing w:line="360" w:lineRule="auto"/>
        <w:rPr>
          <w:b/>
          <w:bCs/>
          <w:color w:val="000000" w:themeColor="text1"/>
        </w:rPr>
      </w:pPr>
      <w:bookmarkStart w:id="1" w:name="_Toc49090496"/>
      <w:r>
        <w:rPr>
          <w:b/>
          <w:bCs/>
          <w:color w:val="000000" w:themeColor="text1"/>
        </w:rPr>
        <w:t>Related Work</w:t>
      </w:r>
      <w:bookmarkEnd w:id="1"/>
    </w:p>
    <w:p w14:paraId="3C43200A" w14:textId="77777777" w:rsidR="00E11B60" w:rsidRDefault="00E11B60" w:rsidP="001025FF">
      <w:pPr>
        <w:spacing w:after="0" w:line="360" w:lineRule="auto"/>
        <w:jc w:val="both"/>
        <w:rPr>
          <w:sz w:val="24"/>
          <w:szCs w:val="24"/>
        </w:rPr>
      </w:pPr>
      <w:r>
        <w:rPr>
          <w:sz w:val="24"/>
          <w:szCs w:val="24"/>
        </w:rPr>
        <w:t xml:space="preserve">This research aims at running distributed machine learning algorithms as discussed in the previous section on large data sets to de-list the malicious URLs in order to make internet a safe place. In this case big datasets consists huge number of URLs which are classified as malicious and non-malicious. Many researchers have proposed and implemented multiple techniques to classify the malicious URLs and benign URLs. These techniques include both classic methods and </w:t>
      </w:r>
      <w:r>
        <w:rPr>
          <w:sz w:val="24"/>
          <w:szCs w:val="24"/>
        </w:rPr>
        <w:lastRenderedPageBreak/>
        <w:t>modern machine learning algorithms. This section mainly discusses about the machine learning algorithms developed and implemented by the past decade researchers to detect malicious URLs.</w:t>
      </w:r>
    </w:p>
    <w:p w14:paraId="7630E34A" w14:textId="77777777" w:rsidR="00E11B60" w:rsidRDefault="00E11B60" w:rsidP="001025FF">
      <w:pPr>
        <w:spacing w:after="0" w:line="360" w:lineRule="auto"/>
        <w:jc w:val="both"/>
        <w:rPr>
          <w:sz w:val="24"/>
          <w:szCs w:val="24"/>
        </w:rPr>
      </w:pPr>
    </w:p>
    <w:p w14:paraId="4C8C8EE9" w14:textId="755F7F50" w:rsidR="00E11B60" w:rsidRPr="006F425D" w:rsidRDefault="0051588B" w:rsidP="001025FF">
      <w:pPr>
        <w:spacing w:after="0" w:line="360" w:lineRule="auto"/>
        <w:jc w:val="both"/>
        <w:rPr>
          <w:sz w:val="24"/>
          <w:szCs w:val="24"/>
        </w:rPr>
      </w:pPr>
      <w:r>
        <w:rPr>
          <w:sz w:val="24"/>
          <w:szCs w:val="24"/>
        </w:rPr>
        <w:t xml:space="preserve">An </w:t>
      </w:r>
      <w:r w:rsidR="00E11B60" w:rsidRPr="006F425D">
        <w:rPr>
          <w:sz w:val="24"/>
          <w:szCs w:val="24"/>
        </w:rPr>
        <w:t xml:space="preserve">experimented with a public dataset consisting of 2.4 million URLs and 3.2 million features. In this, different classification techniques such as Decision Trees, k-nearest </w:t>
      </w:r>
      <w:r w:rsidR="007F2BE9" w:rsidRPr="006F425D">
        <w:rPr>
          <w:sz w:val="24"/>
          <w:szCs w:val="24"/>
        </w:rPr>
        <w:t>neighbor</w:t>
      </w:r>
      <w:r w:rsidR="00E11B60" w:rsidRPr="006F425D">
        <w:rPr>
          <w:sz w:val="24"/>
          <w:szCs w:val="24"/>
        </w:rPr>
        <w:t>, Bayesian networks (Naive Bayes classifiers), Random forest, Support vector machine and Multi-Layer perceptron are used on 2 million entries which has 3 million variety of attributes</w:t>
      </w:r>
      <w:r>
        <w:rPr>
          <w:sz w:val="24"/>
          <w:szCs w:val="24"/>
        </w:rPr>
        <w:t xml:space="preserve"> </w:t>
      </w:r>
      <w:r>
        <w:rPr>
          <w:sz w:val="24"/>
          <w:szCs w:val="24"/>
        </w:rPr>
        <w:fldChar w:fldCharType="begin"/>
      </w:r>
      <w:r>
        <w:rPr>
          <w:sz w:val="24"/>
          <w:szCs w:val="24"/>
        </w:rPr>
        <w:instrText xml:space="preserve"> ADDIN ZOTERO_ITEM CSL_CITATION {"citationID":"4rO81o2m","properties":{"formattedCitation":"[10]","plainCitation":"[10]","noteIndex":0},"citationItems":[{"id":"OmRKGjpX/6hwQ3LNJ","uris":["http://zotero.org/users/local/Qp6rxwyo/items/FWIXXW54"],"uri":["http://zotero.org/users/local/Qp6rxwyo/items/FWIXXW54"],"itemData":{"id":21,"type":"paper-conference","abstract":"The World Wide Web supports a wide range of criminal activities such as spam-advertised e-commerce, financial fraud and malware dissemination. Although the precise motivations behind these schemes may differ, the common denominator lies in the fact that unsuspecting users visit their sites. These visits can be driven by email, web search results or links from other web pages. In all cases, however, the user is required to take some action, such as clicking on a desired Uniform Resource Locator (URL). In order to identify these malicious sites, the web security community has developed blacklisting services. These blacklists are in turn constructed by an array of techniques including manual reporting, honeypots, and web crawlers combined with site analysis heuristics. Inevitably, many malicious sites are not blacklisted either because they are too recent or were never or incorrectly evaluated. In this paper, we address the detection of malicious URLs as a binary classification problem and study the performance of several well-known classifiers, namely Naïve Bayes, Support Vector Machines, Multi-Layer Perceptron, Decision Trees, Random Forest and k-Nearest Neighbors. Furthermore, we adopted a public dataset comprising 2.4 million URLs (instances) and 3.2 million features. The numerical simulations have shown that most classification methods achieve acceptable prediction rates without requiring either advanced feature selection techniques or the involvement of a domain expert. In particular, Random Forest and Multi-Layer Perceptron attain the highest accuracy.","container-title":"2016 IEEE Symposium Series on Computational Intelligence (SSCI)","DOI":"10.1109/SSCI.2016.7850079","event":"2016 IEEE Symposium Series on Computational Intelligence (SSCI)","page":"1-8","source":"IEEE Xplore","title":"Detecting malicious URLs using machine learning techniques","author":[{"family":"Vanhoenshoven","given":"Frank"},{"family":"Nápoles","given":"Gonzalo"},{"family":"Falcon","given":"Rafael"},{"family":"Vanhoof","given":"Koen"},{"family":"Köppen","given":"Mario"}],"issued":{"date-parts":[["2016",12]]}}}],"schema":"https://github.com/citation-style-language/schema/raw/master/csl-citation.json"} </w:instrText>
      </w:r>
      <w:r>
        <w:rPr>
          <w:sz w:val="24"/>
          <w:szCs w:val="24"/>
        </w:rPr>
        <w:fldChar w:fldCharType="separate"/>
      </w:r>
      <w:r w:rsidRPr="00DF61F4">
        <w:rPr>
          <w:rFonts w:ascii="Calibri" w:hAnsi="Calibri" w:cs="Calibri"/>
          <w:sz w:val="24"/>
        </w:rPr>
        <w:t>[10]</w:t>
      </w:r>
      <w:r>
        <w:rPr>
          <w:sz w:val="24"/>
          <w:szCs w:val="24"/>
        </w:rPr>
        <w:fldChar w:fldCharType="end"/>
      </w:r>
      <w:r w:rsidR="00E11B60" w:rsidRPr="006F425D">
        <w:rPr>
          <w:sz w:val="24"/>
          <w:szCs w:val="24"/>
        </w:rPr>
        <w:t xml:space="preserve">. The main aim of this research is to compare the accuracy, efficiency and precision of different classification algorithm mentioned above by categorizing the datasets based on their features like binary and real value attributes. Datasets are </w:t>
      </w:r>
      <w:r w:rsidR="0004231A" w:rsidRPr="006F425D">
        <w:rPr>
          <w:sz w:val="24"/>
          <w:szCs w:val="24"/>
        </w:rPr>
        <w:t>categorized</w:t>
      </w:r>
      <w:r w:rsidR="00E11B60" w:rsidRPr="006F425D">
        <w:rPr>
          <w:sz w:val="24"/>
          <w:szCs w:val="24"/>
        </w:rPr>
        <w:t xml:space="preserve"> as the dataset containing only real value attributes, dataset containing only binary attributes and dataset containing both binary and real value attributes. A total of 121 datasets with multiple probability of malicious and benign URLs are presented to the training model (uses different classification algorithm) in this experiment and compared the predicted results for accuracy and precision of the classification algorithm used. The experiment made sure that the results across different feature sets are fair and concluded that all the classification algorithms yield better results in accuracy and ranking wise Random Forest is considered as most accurate classification algorithm for this problem statement. The accuracies obtained in this experiment are obtained without using advanced feature selection algorithms</w:t>
      </w:r>
      <w:r>
        <w:rPr>
          <w:sz w:val="24"/>
          <w:szCs w:val="24"/>
        </w:rPr>
        <w:t xml:space="preserve"> </w:t>
      </w:r>
      <w:r>
        <w:rPr>
          <w:sz w:val="24"/>
          <w:szCs w:val="24"/>
        </w:rPr>
        <w:fldChar w:fldCharType="begin"/>
      </w:r>
      <w:r>
        <w:rPr>
          <w:sz w:val="24"/>
          <w:szCs w:val="24"/>
        </w:rPr>
        <w:instrText xml:space="preserve"> ADDIN ZOTERO_ITEM CSL_CITATION {"citationID":"4rO81o2m","properties":{"formattedCitation":"[10]","plainCitation":"[10]","noteIndex":0},"citationItems":[{"id":"OmRKGjpX/6hwQ3LNJ","uris":["http://zotero.org/users/local/Qp6rxwyo/items/FWIXXW54"],"uri":["http://zotero.org/users/local/Qp6rxwyo/items/FWIXXW54"],"itemData":{"id":21,"type":"paper-conference","abstract":"The World Wide Web supports a wide range of criminal activities such as spam-advertised e-commerce, financial fraud and malware dissemination. Although the precise motivations behind these schemes may differ, the common denominator lies in the fact that unsuspecting users visit their sites. These visits can be driven by email, web search results or links from other web pages. In all cases, however, the user is required to take some action, such as clicking on a desired Uniform Resource Locator (URL). In order to identify these malicious sites, the web security community has developed blacklisting services. These blacklists are in turn constructed by an array of techniques including manual reporting, honeypots, and web crawlers combined with site analysis heuristics. Inevitably, many malicious sites are not blacklisted either because they are too recent or were never or incorrectly evaluated. In this paper, we address the detection of malicious URLs as a binary classification problem and study the performance of several well-known classifiers, namely Naïve Bayes, Support Vector Machines, Multi-Layer Perceptron, Decision Trees, Random Forest and k-Nearest Neighbors. Furthermore, we adopted a public dataset comprising 2.4 million URLs (instances) and 3.2 million features. The numerical simulations have shown that most classification methods achieve acceptable prediction rates without requiring either advanced feature selection techniques or the involvement of a domain expert. In particular, Random Forest and Multi-Layer Perceptron attain the highest accuracy.","container-title":"2016 IEEE Symposium Series on Computational Intelligence (SSCI)","DOI":"10.1109/SSCI.2016.7850079","event":"2016 IEEE Symposium Series on Computational Intelligence (SSCI)","page":"1-8","source":"IEEE Xplore","title":"Detecting malicious URLs using machine learning techniques","author":[{"family":"Vanhoenshoven","given":"Frank"},{"family":"Nápoles","given":"Gonzalo"},{"family":"Falcon","given":"Rafael"},{"family":"Vanhoof","given":"Koen"},{"family":"Köppen","given":"Mario"}],"issued":{"date-parts":[["2016",12]]}}}],"schema":"https://github.com/citation-style-language/schema/raw/master/csl-citation.json"} </w:instrText>
      </w:r>
      <w:r>
        <w:rPr>
          <w:sz w:val="24"/>
          <w:szCs w:val="24"/>
        </w:rPr>
        <w:fldChar w:fldCharType="separate"/>
      </w:r>
      <w:r w:rsidRPr="00DF61F4">
        <w:rPr>
          <w:rFonts w:ascii="Calibri" w:hAnsi="Calibri" w:cs="Calibri"/>
          <w:sz w:val="24"/>
        </w:rPr>
        <w:t>[10]</w:t>
      </w:r>
      <w:r>
        <w:rPr>
          <w:sz w:val="24"/>
          <w:szCs w:val="24"/>
        </w:rPr>
        <w:fldChar w:fldCharType="end"/>
      </w:r>
      <w:r w:rsidR="00E11B60" w:rsidRPr="006F425D">
        <w:rPr>
          <w:sz w:val="24"/>
          <w:szCs w:val="24"/>
        </w:rPr>
        <w:t>.</w:t>
      </w:r>
    </w:p>
    <w:p w14:paraId="47535264" w14:textId="77777777" w:rsidR="00E11B60" w:rsidRDefault="00E11B60" w:rsidP="001025FF">
      <w:pPr>
        <w:spacing w:after="0" w:line="360" w:lineRule="auto"/>
        <w:jc w:val="both"/>
        <w:rPr>
          <w:sz w:val="24"/>
          <w:szCs w:val="24"/>
        </w:rPr>
      </w:pPr>
    </w:p>
    <w:p w14:paraId="628CA6AF" w14:textId="29BEFEEE" w:rsidR="00E11B60" w:rsidRDefault="00E11B60" w:rsidP="001025FF">
      <w:pPr>
        <w:spacing w:after="0" w:line="360" w:lineRule="auto"/>
        <w:jc w:val="both"/>
        <w:rPr>
          <w:sz w:val="24"/>
          <w:szCs w:val="24"/>
        </w:rPr>
      </w:pPr>
      <w:r>
        <w:rPr>
          <w:sz w:val="24"/>
          <w:szCs w:val="24"/>
        </w:rPr>
        <w:t xml:space="preserve">Another fundamental research </w:t>
      </w:r>
      <w:r w:rsidR="00C6546A">
        <w:rPr>
          <w:sz w:val="24"/>
          <w:szCs w:val="24"/>
        </w:rPr>
        <w:fldChar w:fldCharType="begin"/>
      </w:r>
      <w:r w:rsidR="00DF61F4">
        <w:rPr>
          <w:sz w:val="24"/>
          <w:szCs w:val="24"/>
        </w:rPr>
        <w:instrText xml:space="preserve"> ADDIN ZOTERO_ITEM CSL_CITATION {"citationID":"kBmqDpaI","properties":{"formattedCitation":"[11]","plainCitation":"[11]","noteIndex":0},"citationItems":[{"id":"OmRKGjpX/O79TUEzH","uris":["http://zotero.org/users/local/Qp6rxwyo/items/TKX5X4V5"],"uri":["http://zotero.org/users/local/Qp6rxwyo/items/TKX5X4V5"],"itemData":{"id":19,"type":"article-journal","abstract":"Automatic classification is one of the basic tasks required in any pattern recognition and human computer interaction application. In this paper, we discuss training probabilistic classifiers with labeled and unlabeled data. We provide a new analysis that shows under what conditions unlabeled data can be used in learning to improve classification performance. We also show that, if the conditions are violated, using unlabeled data can be detrimental to classification performance. We discuss the implications of this analysis to a specific type of probabilistic classifiers, Bayesian networks, and propose a new structure learning algorithm that can utilize unlabeled data to improve classification. Finally, we show how the resulting algorithms are successfully employed in two applications related to human-computer interaction and pattern recognition: facial expression recognition and face detection.","container-title":"IEEE Transactions on Pattern Analysis and Machine Intelligence","DOI":"10.1109/TPAMI.2004.127","ISSN":"1939-3539","issue":"12","note":"event: IEEE Transactions on Pattern Analysis and Machine Intelligence","page":"1553-1566","source":"IEEE Xplore","title":"Semisupervised learning of classifiers: theory, algorithms, and their application to human-computer interaction","title-short":"Semisupervised learning of classifiers","volume":"26","author":[{"family":"Cohen","given":"I."},{"family":"Cozman","given":"F.G."},{"family":"Sebe","given":"N."},{"family":"Cirelo","given":"M.C."},{"family":"Huang","given":"T.S."}],"issued":{"date-parts":[["2004",12]]}}}],"schema":"https://github.com/citation-style-language/schema/raw/master/csl-citation.json"} </w:instrText>
      </w:r>
      <w:r w:rsidR="00C6546A">
        <w:rPr>
          <w:sz w:val="24"/>
          <w:szCs w:val="24"/>
        </w:rPr>
        <w:fldChar w:fldCharType="separate"/>
      </w:r>
      <w:r w:rsidR="00DF61F4" w:rsidRPr="00DF61F4">
        <w:rPr>
          <w:rFonts w:ascii="Calibri" w:hAnsi="Calibri" w:cs="Calibri"/>
          <w:sz w:val="24"/>
        </w:rPr>
        <w:t>[11]</w:t>
      </w:r>
      <w:r w:rsidR="00C6546A">
        <w:rPr>
          <w:sz w:val="24"/>
          <w:szCs w:val="24"/>
        </w:rPr>
        <w:fldChar w:fldCharType="end"/>
      </w:r>
      <w:r>
        <w:rPr>
          <w:sz w:val="24"/>
          <w:szCs w:val="24"/>
        </w:rPr>
        <w:t xml:space="preserve"> </w:t>
      </w:r>
      <w:r w:rsidRPr="00BB2C56">
        <w:rPr>
          <w:sz w:val="24"/>
          <w:szCs w:val="24"/>
        </w:rPr>
        <w:t xml:space="preserve">done on classification algorithms using semi supervised learning. The main aim of this research is to estimate the importance of </w:t>
      </w:r>
      <w:r w:rsidR="00A75490" w:rsidRPr="00BB2C56">
        <w:rPr>
          <w:sz w:val="24"/>
          <w:szCs w:val="24"/>
        </w:rPr>
        <w:t>unlabeled</w:t>
      </w:r>
      <w:r w:rsidRPr="00BB2C56">
        <w:rPr>
          <w:sz w:val="24"/>
          <w:szCs w:val="24"/>
        </w:rPr>
        <w:t xml:space="preserve"> data in improving the performance of classification algorithms. This analysis uses semi supervised learning technique for classifiers based on Bayesian networks. This research has experimented with </w:t>
      </w:r>
      <w:r>
        <w:rPr>
          <w:sz w:val="24"/>
          <w:szCs w:val="24"/>
        </w:rPr>
        <w:t>image processing</w:t>
      </w:r>
      <w:r w:rsidRPr="00BB2C56">
        <w:rPr>
          <w:sz w:val="24"/>
          <w:szCs w:val="24"/>
        </w:rPr>
        <w:t xml:space="preserve"> application</w:t>
      </w:r>
      <w:r>
        <w:rPr>
          <w:sz w:val="24"/>
          <w:szCs w:val="24"/>
        </w:rPr>
        <w:t>s</w:t>
      </w:r>
      <w:r w:rsidRPr="00BB2C56">
        <w:rPr>
          <w:sz w:val="24"/>
          <w:szCs w:val="24"/>
        </w:rPr>
        <w:t xml:space="preserve"> which require classification such as face detection, facial expression recognition and came up with results. </w:t>
      </w:r>
      <w:r>
        <w:rPr>
          <w:sz w:val="24"/>
          <w:szCs w:val="24"/>
        </w:rPr>
        <w:t xml:space="preserve">To get better results with </w:t>
      </w:r>
      <w:r w:rsidR="00B34B0C">
        <w:rPr>
          <w:sz w:val="24"/>
          <w:szCs w:val="24"/>
        </w:rPr>
        <w:t>unlabeled</w:t>
      </w:r>
      <w:r>
        <w:rPr>
          <w:sz w:val="24"/>
          <w:szCs w:val="24"/>
        </w:rPr>
        <w:t xml:space="preserve"> data, </w:t>
      </w:r>
      <w:r w:rsidRPr="00BB2C56">
        <w:rPr>
          <w:sz w:val="24"/>
          <w:szCs w:val="24"/>
        </w:rPr>
        <w:t>Stochastic Structure Search (SSS) method is used</w:t>
      </w:r>
      <w:r>
        <w:t xml:space="preserve">. </w:t>
      </w:r>
      <w:r w:rsidRPr="00BB2C56">
        <w:rPr>
          <w:sz w:val="24"/>
          <w:szCs w:val="24"/>
        </w:rPr>
        <w:t xml:space="preserve">This study summarizes that the semi supervised learning model performance gets degraded with </w:t>
      </w:r>
      <w:r w:rsidR="00B34B0C" w:rsidRPr="00BB2C56">
        <w:rPr>
          <w:sz w:val="24"/>
          <w:szCs w:val="24"/>
        </w:rPr>
        <w:t>unlabeled</w:t>
      </w:r>
      <w:r w:rsidRPr="00BB2C56">
        <w:rPr>
          <w:sz w:val="24"/>
          <w:szCs w:val="24"/>
        </w:rPr>
        <w:t xml:space="preserve"> data using on Naïve Bayes method. </w:t>
      </w:r>
      <w:r w:rsidRPr="00BB2C56">
        <w:rPr>
          <w:sz w:val="24"/>
          <w:szCs w:val="24"/>
        </w:rPr>
        <w:lastRenderedPageBreak/>
        <w:t xml:space="preserve">To overcome this, algorithms to be improvised </w:t>
      </w:r>
      <w:r>
        <w:rPr>
          <w:sz w:val="24"/>
          <w:szCs w:val="24"/>
        </w:rPr>
        <w:t xml:space="preserve">to run on Bayesian network structure </w:t>
      </w:r>
      <w:r w:rsidRPr="00BB2C56">
        <w:rPr>
          <w:sz w:val="24"/>
          <w:szCs w:val="24"/>
        </w:rPr>
        <w:t>or generate more labelled data to yield better results in classification problems.</w:t>
      </w:r>
    </w:p>
    <w:p w14:paraId="48E3780B" w14:textId="77777777" w:rsidR="00E11B60" w:rsidRDefault="00E11B60" w:rsidP="001025FF">
      <w:pPr>
        <w:spacing w:after="0" w:line="360" w:lineRule="auto"/>
        <w:jc w:val="both"/>
        <w:rPr>
          <w:sz w:val="24"/>
          <w:szCs w:val="24"/>
        </w:rPr>
      </w:pPr>
    </w:p>
    <w:p w14:paraId="59810A1F" w14:textId="570BDA24" w:rsidR="00E11B60" w:rsidRDefault="0051588B" w:rsidP="001025FF">
      <w:pPr>
        <w:spacing w:after="0" w:line="360" w:lineRule="auto"/>
        <w:jc w:val="both"/>
        <w:rPr>
          <w:sz w:val="24"/>
          <w:szCs w:val="24"/>
        </w:rPr>
      </w:pPr>
      <w:r>
        <w:rPr>
          <w:sz w:val="24"/>
          <w:szCs w:val="24"/>
        </w:rPr>
        <w:t xml:space="preserve">Another author </w:t>
      </w:r>
      <w:r w:rsidR="00E11B60" w:rsidRPr="00A224FA">
        <w:rPr>
          <w:sz w:val="24"/>
          <w:szCs w:val="24"/>
        </w:rPr>
        <w:t>has proposed an adaptive learning method to detect malicious URLs online. This method targets the detection of malicious URLs in dynamic environment which in turn changes the statistical parameters of the target parameter</w:t>
      </w:r>
      <w:r>
        <w:rPr>
          <w:sz w:val="24"/>
          <w:szCs w:val="24"/>
        </w:rPr>
        <w:t xml:space="preserve"> </w:t>
      </w:r>
      <w:r>
        <w:rPr>
          <w:sz w:val="24"/>
          <w:szCs w:val="24"/>
        </w:rPr>
        <w:fldChar w:fldCharType="begin"/>
      </w:r>
      <w:r>
        <w:rPr>
          <w:sz w:val="24"/>
          <w:szCs w:val="24"/>
        </w:rPr>
        <w:instrText xml:space="preserve"> ADDIN ZOTERO_ITEM CSL_CITATION {"citationID":"8L3nFah7","properties":{"formattedCitation":"[12]","plainCitation":"[12]","noteIndex":0},"citationItems":[{"id":"OmRKGjpX/4Kgrj5Ra","uris":["http://zotero.org/users/local/Qp6rxwyo/items/7YXE3GZ4"],"uri":["http://zotero.org/users/local/Qp6rxwyo/items/7YXE3GZ4"],"itemData":{"id":15,"type":"paper-conference","abstract":"Hackers can implant malwares (e.g. Trojans, Worms, etc.) in the web pages to steal user information and acquire money illegally. In fact, it is noted that close to one-third of all websites are potentially malicious in nature. Therefore, It makes sense to quickly detect malicious URLs on the Internet. Different from most of previous methods, in this paper, we propose a method for online malicious URL detection based on adaptive learning. By collecting the network traffic from backbone networks, we train machine learning models to detect malicious URLs. But there is a serious problem in dynamically changing environments where the statistical properties of target variable change over time, which is known as concept drift. To address this problem, we apply a nonparametric test to correctly detect concept drifts in adaptive learning. Extensive experiments with different types of concept drifts are performed to demonstrate the feasibility of our proposed method on both artificial and real datasets. Our empirical study shows that this approach has good performance in detecting malicious URLs and concept drifts.","container-title":"2018 17th IEEE International Conference On Trust, Security And Privacy In Computing And Communications/ 12th IEEE International Conference On Big Data Science And Engineering (TrustCom/BigDataSE)","DOI":"10.1109/TrustCom/BigDataSE.2018.00107","event":"2018 17th IEEE International Conference On Trust, Security And Privacy In Computing And Communications/ 12th IEEE International Conference On Big Data Science And Engineering (TrustCom/BigDataSE)","note":"ISSN: 2324-9013","page":"737-743","source":"IEEE Xplore","title":"Adaptive Malicious URL Detection: Learning in the Presence of Concept Drifts","title-short":"Adaptive Malicious URL Detection","author":[{"family":"Tan","given":"Guolin"},{"family":"Zhang","given":"Peng"},{"family":"Liu","given":"Qingyun"},{"family":"Liu","given":"Xinran"},{"family":"Zhu","given":"Chunge"},{"family":"Dou","given":"Fenghu"}],"issued":{"date-parts":[["2018",8]]}}}],"schema":"https://github.com/citation-style-language/schema/raw/master/csl-citation.json"} </w:instrText>
      </w:r>
      <w:r>
        <w:rPr>
          <w:sz w:val="24"/>
          <w:szCs w:val="24"/>
        </w:rPr>
        <w:fldChar w:fldCharType="separate"/>
      </w:r>
      <w:r w:rsidRPr="00DF61F4">
        <w:rPr>
          <w:rFonts w:ascii="Calibri" w:hAnsi="Calibri" w:cs="Calibri"/>
          <w:sz w:val="24"/>
        </w:rPr>
        <w:t>[12]</w:t>
      </w:r>
      <w:r>
        <w:rPr>
          <w:sz w:val="24"/>
          <w:szCs w:val="24"/>
        </w:rPr>
        <w:fldChar w:fldCharType="end"/>
      </w:r>
      <w:r w:rsidR="00E11B60" w:rsidRPr="00A224FA">
        <w:rPr>
          <w:sz w:val="24"/>
          <w:szCs w:val="24"/>
        </w:rPr>
        <w:t>. For example, hackers can change website domains or IP addresses or URLs of a malicious website. To overcome the challenges faced with unstable or non-stationary environments, the machine learning model is trained with drift detection concept in this research. Concept drift detection is a real time supervised learning scenario when the target variables are changing in relation with the inputs fed to the model. To detect the concept drifts, partial feedback is used with manually labelled data. In this research they experimented by collecting IP blocks, Destination port, and Domain feature from the huge dataset of URLs and inputting them to the training/predicting module. In order to calibrate the efficiency of the proposed technique in detecting malicious URLs, the model is trained with different algorithms such as Decision Tree (DT), Gradient Boosted Tree (GBT), Linear support Vector Machine (LSVM), Logistic regression (LR), Naïve Bayes (NB) and Random Forests (RF). Out of these classifier algorithms Decision Tree, Gradient Boosted Tree and Random Forests are better in accuracy. Coming to the prop</w:t>
      </w:r>
      <w:r w:rsidR="007F2BE9">
        <w:rPr>
          <w:sz w:val="24"/>
          <w:szCs w:val="24"/>
        </w:rPr>
        <w:t xml:space="preserve">osed technique in this research </w:t>
      </w:r>
      <w:r w:rsidR="00E11B60" w:rsidRPr="00A224FA">
        <w:rPr>
          <w:sz w:val="24"/>
          <w:szCs w:val="24"/>
        </w:rPr>
        <w:t>use</w:t>
      </w:r>
      <w:r w:rsidR="007F2BE9">
        <w:rPr>
          <w:sz w:val="24"/>
          <w:szCs w:val="24"/>
        </w:rPr>
        <w:t>d</w:t>
      </w:r>
      <w:r w:rsidR="00E11B60" w:rsidRPr="00A224FA">
        <w:rPr>
          <w:sz w:val="24"/>
          <w:szCs w:val="24"/>
        </w:rPr>
        <w:t xml:space="preserve"> the concept</w:t>
      </w:r>
      <w:r w:rsidR="007F2BE9">
        <w:rPr>
          <w:sz w:val="24"/>
          <w:szCs w:val="24"/>
        </w:rPr>
        <w:t xml:space="preserve"> of </w:t>
      </w:r>
      <w:r w:rsidR="00E11B60" w:rsidRPr="00A224FA">
        <w:rPr>
          <w:sz w:val="24"/>
          <w:szCs w:val="24"/>
        </w:rPr>
        <w:t>drift detection through nonparametric test approach. This approach is demonstrated using two algorithms cumulative sum and Wilcoxon Rank-Sum Test on artificial and real time datasets. Wilcoxon Rank-Sum nonparametric test algorithm outperformed the cumulative sum in speed and accuracy when applied on both artificial and original datasets in dynamic changing environment</w:t>
      </w:r>
      <w:r>
        <w:rPr>
          <w:sz w:val="24"/>
          <w:szCs w:val="24"/>
        </w:rPr>
        <w:t xml:space="preserve"> </w:t>
      </w:r>
      <w:r>
        <w:rPr>
          <w:sz w:val="24"/>
          <w:szCs w:val="24"/>
        </w:rPr>
        <w:fldChar w:fldCharType="begin"/>
      </w:r>
      <w:r>
        <w:rPr>
          <w:sz w:val="24"/>
          <w:szCs w:val="24"/>
        </w:rPr>
        <w:instrText xml:space="preserve"> ADDIN ZOTERO_ITEM CSL_CITATION {"citationID":"8L3nFah7","properties":{"formattedCitation":"[12]","plainCitation":"[12]","noteIndex":0},"citationItems":[{"id":"OmRKGjpX/4Kgrj5Ra","uris":["http://zotero.org/users/local/Qp6rxwyo/items/7YXE3GZ4"],"uri":["http://zotero.org/users/local/Qp6rxwyo/items/7YXE3GZ4"],"itemData":{"id":15,"type":"paper-conference","abstract":"Hackers can implant malwares (e.g. Trojans, Worms, etc.) in the web pages to steal user information and acquire money illegally. In fact, it is noted that close to one-third of all websites are potentially malicious in nature. Therefore, It makes sense to quickly detect malicious URLs on the Internet. Different from most of previous methods, in this paper, we propose a method for online malicious URL detection based on adaptive learning. By collecting the network traffic from backbone networks, we train machine learning models to detect malicious URLs. But there is a serious problem in dynamically changing environments where the statistical properties of target variable change over time, which is known as concept drift. To address this problem, we apply a nonparametric test to correctly detect concept drifts in adaptive learning. Extensive experiments with different types of concept drifts are performed to demonstrate the feasibility of our proposed method on both artificial and real datasets. Our empirical study shows that this approach has good performance in detecting malicious URLs and concept drifts.","container-title":"2018 17th IEEE International Conference On Trust, Security And Privacy In Computing And Communications/ 12th IEEE International Conference On Big Data Science And Engineering (TrustCom/BigDataSE)","DOI":"10.1109/TrustCom/BigDataSE.2018.00107","event":"2018 17th IEEE International Conference On Trust, Security And Privacy In Computing And Communications/ 12th IEEE International Conference On Big Data Science And Engineering (TrustCom/BigDataSE)","note":"ISSN: 2324-9013","page":"737-743","source":"IEEE Xplore","title":"Adaptive Malicious URL Detection: Learning in the Presence of Concept Drifts","title-short":"Adaptive Malicious URL Detection","author":[{"family":"Tan","given":"Guolin"},{"family":"Zhang","given":"Peng"},{"family":"Liu","given":"Qingyun"},{"family":"Liu","given":"Xinran"},{"family":"Zhu","given":"Chunge"},{"family":"Dou","given":"Fenghu"}],"issued":{"date-parts":[["2018",8]]}}}],"schema":"https://github.com/citation-style-language/schema/raw/master/csl-citation.json"} </w:instrText>
      </w:r>
      <w:r>
        <w:rPr>
          <w:sz w:val="24"/>
          <w:szCs w:val="24"/>
        </w:rPr>
        <w:fldChar w:fldCharType="separate"/>
      </w:r>
      <w:r w:rsidRPr="00DF61F4">
        <w:rPr>
          <w:rFonts w:ascii="Calibri" w:hAnsi="Calibri" w:cs="Calibri"/>
          <w:sz w:val="24"/>
        </w:rPr>
        <w:t>[12]</w:t>
      </w:r>
      <w:r>
        <w:rPr>
          <w:sz w:val="24"/>
          <w:szCs w:val="24"/>
        </w:rPr>
        <w:fldChar w:fldCharType="end"/>
      </w:r>
      <w:r w:rsidR="00E11B60" w:rsidRPr="00A224FA">
        <w:rPr>
          <w:sz w:val="24"/>
          <w:szCs w:val="24"/>
        </w:rPr>
        <w:t>. This research contributed in introducing and developing an adaptive learning system to detect benign and malicious URLs which runs in backbone networks with less delay and more accuracy.</w:t>
      </w:r>
    </w:p>
    <w:p w14:paraId="466E3615" w14:textId="77777777" w:rsidR="00E11B60" w:rsidRDefault="00E11B60" w:rsidP="001025FF">
      <w:pPr>
        <w:spacing w:after="0" w:line="360" w:lineRule="auto"/>
        <w:jc w:val="both"/>
        <w:rPr>
          <w:sz w:val="24"/>
          <w:szCs w:val="24"/>
        </w:rPr>
      </w:pPr>
    </w:p>
    <w:p w14:paraId="0D1D8FE9" w14:textId="2116196C" w:rsidR="00E11B60" w:rsidRDefault="00E11B60" w:rsidP="001025FF">
      <w:pPr>
        <w:spacing w:after="0" w:line="360" w:lineRule="auto"/>
        <w:jc w:val="both"/>
        <w:rPr>
          <w:sz w:val="24"/>
          <w:szCs w:val="24"/>
        </w:rPr>
      </w:pPr>
      <w:r>
        <w:rPr>
          <w:sz w:val="24"/>
          <w:szCs w:val="24"/>
        </w:rPr>
        <w:t xml:space="preserve">Deep learning is a branch of machine </w:t>
      </w:r>
      <w:r w:rsidR="007F2BE9">
        <w:rPr>
          <w:sz w:val="24"/>
          <w:szCs w:val="24"/>
        </w:rPr>
        <w:t>learning;</w:t>
      </w:r>
      <w:r>
        <w:rPr>
          <w:sz w:val="24"/>
          <w:szCs w:val="24"/>
        </w:rPr>
        <w:t xml:space="preserve"> deep learning yields better results in taking decisive action and predicting the </w:t>
      </w:r>
      <w:r w:rsidR="007F2BE9">
        <w:rPr>
          <w:sz w:val="24"/>
          <w:szCs w:val="24"/>
        </w:rPr>
        <w:t>behavior</w:t>
      </w:r>
      <w:r>
        <w:rPr>
          <w:sz w:val="24"/>
          <w:szCs w:val="24"/>
        </w:rPr>
        <w:t xml:space="preserve"> of any system based on the datasets. One such research </w:t>
      </w:r>
      <w:r w:rsidR="00C6546A">
        <w:rPr>
          <w:sz w:val="24"/>
          <w:szCs w:val="24"/>
        </w:rPr>
        <w:fldChar w:fldCharType="begin"/>
      </w:r>
      <w:r w:rsidR="00DF61F4">
        <w:rPr>
          <w:sz w:val="24"/>
          <w:szCs w:val="24"/>
        </w:rPr>
        <w:instrText xml:space="preserve"> ADDIN ZOTERO_ITEM CSL_CITATION {"citationID":"cIJZV8Vp","properties":{"formattedCitation":"[13]","plainCitation":"[13]","noteIndex":0},"citationItems":[{"id":"OmRKGjpX/4xLFW6SN","uris":["http://zotero.org/users/local/Qp6rxwyo/items/YU9QCYQQ"],"uri":["http://zotero.org/users/local/Qp6rxwyo/items/YU9QCYQQ"],"itemData":{"id":13,"type":"article-journal","abstract":"With the continuous development of Web attacks, many web applications have been suffering from various forms of security threats and network attacks. The security detection of URLs has always been the focus of Web security. Many web application resources can be accessed by simply entering an URL or clicking a link in the browser. An attacker can construct various web attacks such as SQL, XSS, and information disclosure by embedding executable code or injecting malicious code into the URL. Therefore, it is necessary to improve the reliability and security of web applications by accurately detecting malicious URLs. This paper designs a convolutional gated-recurrent-unit (GRU) neural network for the detection of malicious URLs detection based on characters as text classification features. Considering that malicious keywords are unique to URLs, a feature representation method of URLs based on malicious keywords is proposed, and a GRU is used in place of the original pooling layer to perform feature acquisition on the time dimension, resulting in high-accuracy multicategory results. The experimental results show that our proposed neural network detection model is very suitable for high-precision classification tasks. Compared with other classification models, the model accuracy rate is above 99.6%. The use of deep learning to classify URLs to identify Web visitors' intentions has important theoretical and scientific values for Web security research, providing new ideas for intelligent security detection.","container-title":"IEEE Access","DOI":"10.1109/ACCESS.2019.2895751","ISSN":"2169-3536","note":"event: IEEE Access","page":"29891-29900","source":"IEEE Xplore","title":"Detecting Malicious URLs via a Keyword-Based Convolutional Gated-Recurrent-Unit Neural Network","volume":"7","author":[{"family":"Yang","given":"Wenchuan"},{"family":"Zuo","given":"Wen"},{"family":"Cui","given":"Baojiang"}],"issued":{"date-parts":[["2019"]]}}}],"schema":"https://github.com/citation-style-language/schema/raw/master/csl-citation.json"} </w:instrText>
      </w:r>
      <w:r w:rsidR="00C6546A">
        <w:rPr>
          <w:sz w:val="24"/>
          <w:szCs w:val="24"/>
        </w:rPr>
        <w:fldChar w:fldCharType="separate"/>
      </w:r>
      <w:r w:rsidR="00DF61F4" w:rsidRPr="00DF61F4">
        <w:rPr>
          <w:rFonts w:ascii="Calibri" w:hAnsi="Calibri" w:cs="Calibri"/>
          <w:sz w:val="24"/>
        </w:rPr>
        <w:t>[13]</w:t>
      </w:r>
      <w:r w:rsidR="00C6546A">
        <w:rPr>
          <w:sz w:val="24"/>
          <w:szCs w:val="24"/>
        </w:rPr>
        <w:fldChar w:fldCharType="end"/>
      </w:r>
      <w:r>
        <w:t xml:space="preserve"> demonstrates the implementation of the deep learning algorithms in malicious URL </w:t>
      </w:r>
      <w:r>
        <w:lastRenderedPageBreak/>
        <w:t>detection.</w:t>
      </w:r>
      <w:r>
        <w:rPr>
          <w:sz w:val="24"/>
          <w:szCs w:val="24"/>
        </w:rPr>
        <w:t xml:space="preserve"> This research designs a convolutional gated recurrent unit (GRU) neural network based on keywords detection algorithms to classify malicious and benign URLs. Here, deep learning technique is used to detect malicious URLs by gathering different features of the dataset. A model equipped with deep learning techniques can learn from very primitive inputs. In this experiment, convolutional neural network and gated recurrent units are deployed for run time extraction of features from large datasets and apply them on data classification algorithms. This study shows the efficiency of neural networks when compared to the models where the features are extracted manually. Manual extraction of features from huge datasets results in consuming more time and less accuracy. Here the proposed system considers file paths, domain names and registries as keywords which are used as base for the classification of malicious URLs. This experiment setup specially uses Keyword based URL character embedding module which can easily extract the feature based on the keywords present in the URL. This research proved that application of neural networks/ deep learning to extract features across big datasets compared to manual extraction yield good results in terms of accuracy,</w:t>
      </w:r>
      <w:r w:rsidR="00003626" w:rsidRPr="00003626">
        <w:rPr>
          <w:sz w:val="24"/>
          <w:szCs w:val="24"/>
        </w:rPr>
        <w:t xml:space="preserve"> </w:t>
      </w:r>
      <w:r w:rsidR="00003626">
        <w:rPr>
          <w:sz w:val="24"/>
          <w:szCs w:val="24"/>
        </w:rPr>
        <w:t xml:space="preserve">response time, </w:t>
      </w:r>
      <w:r>
        <w:rPr>
          <w:sz w:val="24"/>
          <w:szCs w:val="24"/>
        </w:rPr>
        <w:t>precision and flexibility with different classification algorithms in real time and dynamically updating environments.</w:t>
      </w:r>
    </w:p>
    <w:p w14:paraId="42268DAC" w14:textId="77777777" w:rsidR="00E11B60" w:rsidRDefault="00E11B60" w:rsidP="001025FF">
      <w:pPr>
        <w:spacing w:after="0" w:line="360" w:lineRule="auto"/>
        <w:jc w:val="both"/>
        <w:rPr>
          <w:sz w:val="24"/>
          <w:szCs w:val="24"/>
        </w:rPr>
      </w:pPr>
    </w:p>
    <w:p w14:paraId="5C15E9E2" w14:textId="5F24320F" w:rsidR="00E11B60" w:rsidRDefault="0051588B" w:rsidP="001025FF">
      <w:pPr>
        <w:spacing w:after="0" w:line="360" w:lineRule="auto"/>
        <w:jc w:val="both"/>
        <w:rPr>
          <w:sz w:val="24"/>
          <w:szCs w:val="24"/>
        </w:rPr>
      </w:pPr>
      <w:r>
        <w:rPr>
          <w:sz w:val="24"/>
          <w:szCs w:val="24"/>
        </w:rPr>
        <w:t xml:space="preserve">A research </w:t>
      </w:r>
      <w:r w:rsidR="00E11B60" w:rsidRPr="005B33D3">
        <w:rPr>
          <w:sz w:val="24"/>
          <w:szCs w:val="24"/>
        </w:rPr>
        <w:t>proposed a method to deal with big datasets, in this case hundreds of millions of URLs, using two filtering models based on descriptive and lexical features of URLs</w:t>
      </w:r>
      <w:r>
        <w:rPr>
          <w:sz w:val="24"/>
          <w:szCs w:val="24"/>
        </w:rPr>
        <w:t xml:space="preserve"> </w:t>
      </w:r>
      <w:r>
        <w:rPr>
          <w:sz w:val="24"/>
          <w:szCs w:val="24"/>
        </w:rPr>
        <w:fldChar w:fldCharType="begin"/>
      </w:r>
      <w:r>
        <w:rPr>
          <w:sz w:val="24"/>
          <w:szCs w:val="24"/>
        </w:rPr>
        <w:instrText xml:space="preserve"> ADDIN ZOTERO_ITEM CSL_CITATION {"citationID":"6lg1z4E7","properties":{"formattedCitation":"[14]","plainCitation":"[14]","noteIndex":0},"citationItems":[{"id":"OmRKGjpX/7VaRQrWY","uris":["http://zotero.org/users/local/Qp6rxwyo/items/JR4E6EJR"],"uri":["http://zotero.org/users/local/Qp6rxwyo/items/JR4E6EJR"],"itemData":{"id":11,"type":"paper-conference","abstract":"Malicious URLs have become a channel for Internet criminal activities such as drive-by-download, spamming and phishing. Applications for the detection of malicious URLs are accurate but slow (because they need to download the content or query some Internet host information). In this paper we present a novel lightweight filter based only on the URL string itself to use before existing processing methods. We run experiments on a large dataset and demonstrate a 75% reduction in workload size while retaining at least 90% of malicious URLs. Existing methods do not scale well with the hundreds of millions of URLs encountered every day as the problem is a heavily-imbalanced, large-scale binary classification problem. Our proposed method is able to handle nearly two million URLs in less than five minutes. We generate two filtering models by using lexical features and descriptive features, and then combine the filtering results. The on-line learning algorithms are applied here not only for dealing with large-scale data sets but also for fitting the very short lifetime characteristics of malicious URLs. Our filter can significantly reduce the volume of URL queries on which further analysis needs to be performed, saving both computing time and bandwidth used for content retrieval.","container-title":"2013 IEEE International Conference on Big Data","DOI":"10.1109/BigData.2013.6691627","event":"2013 IEEE International Conference on Big Data","page":"589-596","source":"IEEE Xplore","title":"Malicious URL filtering — A big data application","author":[{"family":"Lin","given":"Min-Sheng"},{"family":"Chiu","given":"Chien-Yi"},{"family":"Lee","given":"Yuh-Jye"},{"family":"Pao","given":"Hsing-Kuo"}],"issued":{"date-parts":[["2013",10]]}}}],"schema":"https://github.com/citation-style-language/schema/raw/master/csl-citation.json"} </w:instrText>
      </w:r>
      <w:r>
        <w:rPr>
          <w:sz w:val="24"/>
          <w:szCs w:val="24"/>
        </w:rPr>
        <w:fldChar w:fldCharType="separate"/>
      </w:r>
      <w:r w:rsidRPr="00DF61F4">
        <w:rPr>
          <w:rFonts w:ascii="Calibri" w:hAnsi="Calibri" w:cs="Calibri"/>
          <w:sz w:val="24"/>
        </w:rPr>
        <w:t>[14]</w:t>
      </w:r>
      <w:r>
        <w:rPr>
          <w:sz w:val="24"/>
          <w:szCs w:val="24"/>
        </w:rPr>
        <w:fldChar w:fldCharType="end"/>
      </w:r>
      <w:r w:rsidR="00E11B60" w:rsidRPr="005B33D3">
        <w:rPr>
          <w:sz w:val="24"/>
          <w:szCs w:val="24"/>
        </w:rPr>
        <w:t>. It also makes use of short span features of an URL efficiently in detecting the malicious URLs. In this technique, researchers used filtration system that can work in real time by extracting dynamic and static features from the URL strings. The lexical characteristics such as delimiters, zero weight words, IP address and words generated in certain timeframe of the URL are extracted to classify the URLs based on blacklist rule but the lifetime of malicious URLs is very short and hackers comes up with different URL once it is reported as malicious and descriptive features such as length, country of the domain, letter, digit and symbol count, length ratio are extracted from big datasets. These extracted features are fed to the proposed framework as shown in the figure, which consists of a learning model based on the passive</w:t>
      </w:r>
      <w:r w:rsidR="00F17F82">
        <w:rPr>
          <w:sz w:val="24"/>
          <w:szCs w:val="24"/>
        </w:rPr>
        <w:t>-aggressive algorithm (PA) and Confidence W</w:t>
      </w:r>
      <w:r w:rsidR="00E11B60" w:rsidRPr="005B33D3">
        <w:rPr>
          <w:sz w:val="24"/>
          <w:szCs w:val="24"/>
        </w:rPr>
        <w:t>eighted le</w:t>
      </w:r>
      <w:r w:rsidR="009F0942">
        <w:rPr>
          <w:sz w:val="24"/>
          <w:szCs w:val="24"/>
        </w:rPr>
        <w:t>arning algorithm (CW). Passive-A</w:t>
      </w:r>
      <w:r w:rsidR="00E11B60" w:rsidRPr="005B33D3">
        <w:rPr>
          <w:sz w:val="24"/>
          <w:szCs w:val="24"/>
        </w:rPr>
        <w:t xml:space="preserve">ggressive (PA) algorithm supports as the learner from descriptive features whereas confidence weighted (CW) algorithm is chosen as the learner </w:t>
      </w:r>
      <w:r w:rsidR="00E11B60" w:rsidRPr="005B33D3">
        <w:rPr>
          <w:sz w:val="24"/>
          <w:szCs w:val="24"/>
        </w:rPr>
        <w:lastRenderedPageBreak/>
        <w:t xml:space="preserve">algorithm for lexical features since the nature of these features are similar to Natural Language Processing (NLP). In this experiment, the online learning model is fed with large real time imbalanced data set nearly one million URLs is chosen. This research summarizes that as per the results of this experiment, the model which is learned from lexical features is dynamic in nature and this needs to be updated every time with adaptive learning technique </w:t>
      </w:r>
      <w:r w:rsidRPr="005B33D3">
        <w:rPr>
          <w:sz w:val="24"/>
          <w:szCs w:val="24"/>
        </w:rPr>
        <w:t>whereas</w:t>
      </w:r>
      <w:r w:rsidR="00E11B60" w:rsidRPr="005B33D3">
        <w:rPr>
          <w:sz w:val="24"/>
          <w:szCs w:val="24"/>
        </w:rPr>
        <w:t xml:space="preserve"> the filter with descriptive feature is stable but gives poor results in detection of malicious URLs when compared to lexical feature filter</w:t>
      </w:r>
      <w:r>
        <w:rPr>
          <w:sz w:val="24"/>
          <w:szCs w:val="24"/>
        </w:rPr>
        <w:t xml:space="preserve"> </w:t>
      </w:r>
      <w:r>
        <w:rPr>
          <w:sz w:val="24"/>
          <w:szCs w:val="24"/>
        </w:rPr>
        <w:fldChar w:fldCharType="begin"/>
      </w:r>
      <w:r>
        <w:rPr>
          <w:sz w:val="24"/>
          <w:szCs w:val="24"/>
        </w:rPr>
        <w:instrText xml:space="preserve"> ADDIN ZOTERO_ITEM CSL_CITATION {"citationID":"6lg1z4E7","properties":{"formattedCitation":"[14]","plainCitation":"[14]","noteIndex":0},"citationItems":[{"id":"OmRKGjpX/7VaRQrWY","uris":["http://zotero.org/users/local/Qp6rxwyo/items/JR4E6EJR"],"uri":["http://zotero.org/users/local/Qp6rxwyo/items/JR4E6EJR"],"itemData":{"id":11,"type":"paper-conference","abstract":"Malicious URLs have become a channel for Internet criminal activities such as drive-by-download, spamming and phishing. Applications for the detection of malicious URLs are accurate but slow (because they need to download the content or query some Internet host information). In this paper we present a novel lightweight filter based only on the URL string itself to use before existing processing methods. We run experiments on a large dataset and demonstrate a 75% reduction in workload size while retaining at least 90% of malicious URLs. Existing methods do not scale well with the hundreds of millions of URLs encountered every day as the problem is a heavily-imbalanced, large-scale binary classification problem. Our proposed method is able to handle nearly two million URLs in less than five minutes. We generate two filtering models by using lexical features and descriptive features, and then combine the filtering results. The on-line learning algorithms are applied here not only for dealing with large-scale data sets but also for fitting the very short lifetime characteristics of malicious URLs. Our filter can significantly reduce the volume of URL queries on which further analysis needs to be performed, saving both computing time and bandwidth used for content retrieval.","container-title":"2013 IEEE International Conference on Big Data","DOI":"10.1109/BigData.2013.6691627","event":"2013 IEEE International Conference on Big Data","page":"589-596","source":"IEEE Xplore","title":"Malicious URL filtering — A big data application","author":[{"family":"Lin","given":"Min-Sheng"},{"family":"Chiu","given":"Chien-Yi"},{"family":"Lee","given":"Yuh-Jye"},{"family":"Pao","given":"Hsing-Kuo"}],"issued":{"date-parts":[["2013",10]]}}}],"schema":"https://github.com/citation-style-language/schema/raw/master/csl-citation.json"} </w:instrText>
      </w:r>
      <w:r>
        <w:rPr>
          <w:sz w:val="24"/>
          <w:szCs w:val="24"/>
        </w:rPr>
        <w:fldChar w:fldCharType="separate"/>
      </w:r>
      <w:r w:rsidRPr="00DF61F4">
        <w:rPr>
          <w:rFonts w:ascii="Calibri" w:hAnsi="Calibri" w:cs="Calibri"/>
          <w:sz w:val="24"/>
        </w:rPr>
        <w:t>[14]</w:t>
      </w:r>
      <w:r>
        <w:rPr>
          <w:sz w:val="24"/>
          <w:szCs w:val="24"/>
        </w:rPr>
        <w:fldChar w:fldCharType="end"/>
      </w:r>
      <w:r w:rsidR="00E11B60" w:rsidRPr="005B33D3">
        <w:rPr>
          <w:sz w:val="24"/>
          <w:szCs w:val="24"/>
        </w:rPr>
        <w:t>.</w:t>
      </w:r>
    </w:p>
    <w:p w14:paraId="4FBA5A3E" w14:textId="3D396CD7" w:rsidR="00E11B60" w:rsidRDefault="00E11B60" w:rsidP="001025FF">
      <w:pPr>
        <w:spacing w:after="0" w:line="360" w:lineRule="auto"/>
        <w:jc w:val="both"/>
        <w:rPr>
          <w:sz w:val="24"/>
          <w:szCs w:val="24"/>
        </w:rPr>
      </w:pPr>
      <w:r w:rsidRPr="005B33D3">
        <w:rPr>
          <w:noProof/>
          <w:sz w:val="24"/>
          <w:szCs w:val="24"/>
        </w:rPr>
        <w:drawing>
          <wp:inline distT="0" distB="0" distL="0" distR="0" wp14:anchorId="0BDF2595" wp14:editId="0AB171A4">
            <wp:extent cx="5943600" cy="1892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tretch>
                      <a:fillRect/>
                    </a:stretch>
                  </pic:blipFill>
                  <pic:spPr>
                    <a:xfrm>
                      <a:off x="0" y="0"/>
                      <a:ext cx="5943600" cy="1892935"/>
                    </a:xfrm>
                    <a:prstGeom prst="rect">
                      <a:avLst/>
                    </a:prstGeom>
                  </pic:spPr>
                </pic:pic>
              </a:graphicData>
            </a:graphic>
          </wp:inline>
        </w:drawing>
      </w:r>
    </w:p>
    <w:p w14:paraId="5F1144A7" w14:textId="69A1D859" w:rsidR="005C2BFF" w:rsidRPr="005C2BFF" w:rsidRDefault="005C2BFF" w:rsidP="005C2BFF">
      <w:pPr>
        <w:spacing w:after="0" w:line="360" w:lineRule="auto"/>
        <w:jc w:val="center"/>
        <w:rPr>
          <w:sz w:val="20"/>
          <w:szCs w:val="20"/>
        </w:rPr>
      </w:pPr>
      <w:r w:rsidRPr="005C2BFF">
        <w:rPr>
          <w:sz w:val="20"/>
          <w:szCs w:val="20"/>
        </w:rPr>
        <w:t xml:space="preserve">Figure 1 : Proposed URL detection architecture by </w:t>
      </w:r>
      <w:r w:rsidRPr="005C2BFF">
        <w:rPr>
          <w:sz w:val="20"/>
          <w:szCs w:val="20"/>
        </w:rPr>
        <w:fldChar w:fldCharType="begin"/>
      </w:r>
      <w:r w:rsidR="00DF61F4">
        <w:rPr>
          <w:sz w:val="20"/>
          <w:szCs w:val="20"/>
        </w:rPr>
        <w:instrText xml:space="preserve"> ADDIN ZOTERO_ITEM CSL_CITATION {"citationID":"Dn7Tr4kb","properties":{"formattedCitation":"[14]","plainCitation":"[14]","noteIndex":0},"citationItems":[{"id":"OmRKGjpX/7VaRQrWY","uris":["http://zotero.org/users/local/Qp6rxwyo/items/JR4E6EJR"],"uri":["http://zotero.org/users/local/Qp6rxwyo/items/JR4E6EJR"],"itemData":{"id":11,"type":"paper-conference","abstract":"Malicious URLs have become a channel for Internet criminal activities such as drive-by-download, spamming and phishing. Applications for the detection of malicious URLs are accurate but slow (because they need to download the content or query some Internet host information). In this paper we present a novel lightweight filter based only on the URL string itself to use before existing processing methods. We run experiments on a large dataset and demonstrate a 75% reduction in workload size while retaining at least 90% of malicious URLs. Existing methods do not scale well with the hundreds of millions of URLs encountered every day as the problem is a heavily-imbalanced, large-scale binary classification problem. Our proposed method is able to handle nearly two million URLs in less than five minutes. We generate two filtering models by using lexical features and descriptive features, and then combine the filtering results. The on-line learning algorithms are applied here not only for dealing with large-scale data sets but also for fitting the very short lifetime characteristics of malicious URLs. Our filter can significantly reduce the volume of URL queries on which further analysis needs to be performed, saving both computing time and bandwidth used for content retrieval.","container-title":"2013 IEEE International Conference on Big Data","DOI":"10.1109/BigData.2013.6691627","event":"2013 IEEE International Conference on Big Data","page":"589-596","source":"IEEE Xplore","title":"Malicious URL filtering — A big data application","author":[{"family":"Lin","given":"Min-Sheng"},{"family":"Chiu","given":"Chien-Yi"},{"family":"Lee","given":"Yuh-Jye"},{"family":"Pao","given":"Hsing-Kuo"}],"issued":{"date-parts":[["2013",10]]}}}],"schema":"https://github.com/citation-style-language/schema/raw/master/csl-citation.json"} </w:instrText>
      </w:r>
      <w:r w:rsidRPr="005C2BFF">
        <w:rPr>
          <w:sz w:val="20"/>
          <w:szCs w:val="20"/>
        </w:rPr>
        <w:fldChar w:fldCharType="separate"/>
      </w:r>
      <w:r w:rsidR="00DF61F4" w:rsidRPr="00DF61F4">
        <w:rPr>
          <w:rFonts w:ascii="Calibri" w:hAnsi="Calibri" w:cs="Calibri"/>
          <w:sz w:val="20"/>
        </w:rPr>
        <w:t>[14]</w:t>
      </w:r>
      <w:r w:rsidRPr="005C2BFF">
        <w:rPr>
          <w:sz w:val="20"/>
          <w:szCs w:val="20"/>
        </w:rPr>
        <w:fldChar w:fldCharType="end"/>
      </w:r>
    </w:p>
    <w:p w14:paraId="3B24DFE1" w14:textId="77777777" w:rsidR="00E11B60" w:rsidRDefault="00E11B60" w:rsidP="001025FF">
      <w:pPr>
        <w:spacing w:after="0" w:line="360" w:lineRule="auto"/>
        <w:jc w:val="both"/>
        <w:rPr>
          <w:sz w:val="24"/>
          <w:szCs w:val="24"/>
        </w:rPr>
      </w:pPr>
    </w:p>
    <w:p w14:paraId="10AD8F09" w14:textId="2E8049B1" w:rsidR="00E11B60" w:rsidRDefault="0051588B" w:rsidP="001025FF">
      <w:pPr>
        <w:spacing w:after="0" w:line="360" w:lineRule="auto"/>
        <w:jc w:val="both"/>
        <w:rPr>
          <w:sz w:val="24"/>
          <w:szCs w:val="24"/>
        </w:rPr>
      </w:pPr>
      <w:r>
        <w:rPr>
          <w:sz w:val="24"/>
          <w:szCs w:val="24"/>
        </w:rPr>
        <w:t xml:space="preserve">A different </w:t>
      </w:r>
      <w:r w:rsidR="00E11B60" w:rsidRPr="005B33D3">
        <w:rPr>
          <w:sz w:val="24"/>
          <w:szCs w:val="24"/>
        </w:rPr>
        <w:t>proposal concentrates on host related features such as location (IP address, geographical features, numbers and prefix), owners, registers, registering date and lexical features such as notations, delimiters and keywords those frequently appears to classify the malicious URLs</w:t>
      </w:r>
      <w:r>
        <w:rPr>
          <w:sz w:val="24"/>
          <w:szCs w:val="24"/>
        </w:rPr>
        <w:t xml:space="preserve"> </w:t>
      </w:r>
      <w:r>
        <w:rPr>
          <w:sz w:val="24"/>
          <w:szCs w:val="24"/>
        </w:rPr>
        <w:fldChar w:fldCharType="begin"/>
      </w:r>
      <w:r>
        <w:rPr>
          <w:sz w:val="24"/>
          <w:szCs w:val="24"/>
        </w:rPr>
        <w:instrText xml:space="preserve"> ADDIN ZOTERO_ITEM CSL_CITATION {"citationID":"p804XaO8","properties":{"formattedCitation":"[15]","plainCitation":"[15]","noteIndex":0},"citationItems":[{"id":"OmRKGjpX/kqjC46mw","uris":["http://zotero.org/users/local/Qp6rxwyo/items/KF2SN5TG"],"uri":["http://zotero.org/users/local/Qp6rxwyo/items/KF2SN5TG"],"itemData":{"id":10,"type":"paper-conference","abstract":"This paper explores online learning approaches for detecting malicious Web sites (those involved in criminal scams) using lexical and host-based features of the associated URLs. We show that this application is particularly appropriate for online algorithms as the size of the training data is larger than can be efﬁciently processed in batch and because the distribution of features that typify malicious URLs is changing continuously. Using a real-time system we developed for gathering URL features, combined with a real-time source of labeled URLs from a large Web mail provider, we demonstrate that recentlydeveloped online algorithms can be as accurate as batch techniques, achieving classiﬁcation accuracies up to 99% over a balanced data set.","container-title":"Proceedings of the 26th Annual International Conference on Machine Learning - ICML '09","DOI":"10.1145/1553374.1553462","event":"the 26th Annual International Conference","event-place":"Montreal, Quebec, Canada","ISBN":"978-1-60558-516-1","language":"en","page":"1-8","publisher":"ACM Press","publisher-place":"Montreal, Quebec, Canada","source":"DOI.org (Crossref)","title":"Identifying suspicious URLs: an application of large-scale online learning","title-short":"Identifying suspicious URLs","URL":"http://portal.acm.org/citation.cfm?doid=1553374.1553462","author":[{"family":"Ma","given":"Justin"},{"family":"Saul","given":"Lawrence K."},{"family":"Savage","given":"Stefan"},{"family":"Voelker","given":"Geoffrey M."}],"accessed":{"date-parts":[["2020",6,29]]},"issued":{"date-parts":[["2009"]]}}}],"schema":"https://github.com/citation-style-language/schema/raw/master/csl-citation.json"} </w:instrText>
      </w:r>
      <w:r>
        <w:rPr>
          <w:sz w:val="24"/>
          <w:szCs w:val="24"/>
        </w:rPr>
        <w:fldChar w:fldCharType="separate"/>
      </w:r>
      <w:r w:rsidRPr="00DF61F4">
        <w:rPr>
          <w:rFonts w:ascii="Calibri" w:hAnsi="Calibri" w:cs="Calibri"/>
          <w:sz w:val="24"/>
        </w:rPr>
        <w:t>[15]</w:t>
      </w:r>
      <w:r>
        <w:rPr>
          <w:sz w:val="24"/>
          <w:szCs w:val="24"/>
        </w:rPr>
        <w:fldChar w:fldCharType="end"/>
      </w:r>
      <w:r w:rsidR="00E11B60" w:rsidRPr="005B33D3">
        <w:rPr>
          <w:sz w:val="24"/>
          <w:szCs w:val="24"/>
        </w:rPr>
        <w:t xml:space="preserve">. Host based features are extracted from WHOIS data through a php script which extracts details of the registrars such as geographic location. Lexical features can be extracted from the URL format. For this implementation all the features are collected daily and create as vectors which are fed to the learning model to classify the URLs based on the labelled data. The proposed </w:t>
      </w:r>
      <w:r w:rsidR="00E11B60">
        <w:rPr>
          <w:sz w:val="24"/>
          <w:szCs w:val="24"/>
        </w:rPr>
        <w:t xml:space="preserve">framework executes and </w:t>
      </w:r>
      <w:r w:rsidR="00E11B60" w:rsidRPr="005B33D3">
        <w:rPr>
          <w:sz w:val="24"/>
          <w:szCs w:val="24"/>
        </w:rPr>
        <w:t xml:space="preserve">compares different learning techniques such as Perceptron, Logistic Regression (LR), Passive Aggressive (PA) and Confidence Weight (CW). When compared to simple algorithms like perceptron, recent algorithms are efficient with online learning models with labelled data. This experiment concludes Confidence Weight (WF) algorithm on large and dynamic featured datasets yield good accuracy when compared </w:t>
      </w:r>
      <w:r w:rsidR="00E11B60">
        <w:rPr>
          <w:sz w:val="24"/>
          <w:szCs w:val="24"/>
        </w:rPr>
        <w:t xml:space="preserve">to </w:t>
      </w:r>
      <w:r w:rsidR="00E11B60" w:rsidRPr="005B33D3">
        <w:rPr>
          <w:sz w:val="24"/>
          <w:szCs w:val="24"/>
        </w:rPr>
        <w:t>other machine learning classifier algorithms</w:t>
      </w:r>
      <w:r>
        <w:rPr>
          <w:sz w:val="24"/>
          <w:szCs w:val="24"/>
        </w:rPr>
        <w:t xml:space="preserve"> </w:t>
      </w:r>
      <w:r>
        <w:rPr>
          <w:sz w:val="24"/>
          <w:szCs w:val="24"/>
        </w:rPr>
        <w:fldChar w:fldCharType="begin"/>
      </w:r>
      <w:r>
        <w:rPr>
          <w:sz w:val="24"/>
          <w:szCs w:val="24"/>
        </w:rPr>
        <w:instrText xml:space="preserve"> ADDIN ZOTERO_ITEM CSL_CITATION {"citationID":"p804XaO8","properties":{"formattedCitation":"[15]","plainCitation":"[15]","noteIndex":0},"citationItems":[{"id":"OmRKGjpX/kqjC46mw","uris":["http://zotero.org/users/local/Qp6rxwyo/items/KF2SN5TG"],"uri":["http://zotero.org/users/local/Qp6rxwyo/items/KF2SN5TG"],"itemData":{"id":10,"type":"paper-conference","abstract":"This paper explores online learning approaches for detecting malicious Web sites (those involved in criminal scams) using lexical and host-based features of the associated URLs. We show that this application is particularly appropriate for online algorithms as the size of the training data is larger than can be efﬁciently processed in batch and because the distribution of features that typify malicious URLs is changing continuously. Using a real-time system we developed for gathering URL features, combined with a real-time source of labeled URLs from a large Web mail provider, we demonstrate that recentlydeveloped online algorithms can be as accurate as batch techniques, achieving classiﬁcation accuracies up to 99% over a balanced data set.","container-title":"Proceedings of the 26th Annual International Conference on Machine Learning - ICML '09","DOI":"10.1145/1553374.1553462","event":"the 26th Annual International Conference","event-place":"Montreal, Quebec, Canada","ISBN":"978-1-60558-516-1","language":"en","page":"1-8","publisher":"ACM Press","publisher-place":"Montreal, Quebec, Canada","source":"DOI.org (Crossref)","title":"Identifying suspicious URLs: an application of large-scale online learning","title-short":"Identifying suspicious URLs","URL":"http://portal.acm.org/citation.cfm?doid=1553374.1553462","author":[{"family":"Ma","given":"Justin"},{"family":"Saul","given":"Lawrence K."},{"family":"Savage","given":"Stefan"},{"family":"Voelker","given":"Geoffrey M."}],"accessed":{"date-parts":[["2020",6,29]]},"issued":{"date-parts":[["2009"]]}}}],"schema":"https://github.com/citation-style-language/schema/raw/master/csl-citation.json"} </w:instrText>
      </w:r>
      <w:r>
        <w:rPr>
          <w:sz w:val="24"/>
          <w:szCs w:val="24"/>
        </w:rPr>
        <w:fldChar w:fldCharType="separate"/>
      </w:r>
      <w:r w:rsidRPr="00DF61F4">
        <w:rPr>
          <w:rFonts w:ascii="Calibri" w:hAnsi="Calibri" w:cs="Calibri"/>
          <w:sz w:val="24"/>
        </w:rPr>
        <w:t>[15]</w:t>
      </w:r>
      <w:r>
        <w:rPr>
          <w:sz w:val="24"/>
          <w:szCs w:val="24"/>
        </w:rPr>
        <w:fldChar w:fldCharType="end"/>
      </w:r>
      <w:r w:rsidR="00E11B60" w:rsidRPr="005B33D3">
        <w:rPr>
          <w:sz w:val="24"/>
          <w:szCs w:val="24"/>
        </w:rPr>
        <w:t>.</w:t>
      </w:r>
      <w:r w:rsidR="00E11B60">
        <w:rPr>
          <w:sz w:val="24"/>
          <w:szCs w:val="24"/>
        </w:rPr>
        <w:t xml:space="preserve">  It proved that modern machine learning techniques </w:t>
      </w:r>
      <w:r w:rsidR="00E11B60">
        <w:rPr>
          <w:sz w:val="24"/>
          <w:szCs w:val="24"/>
        </w:rPr>
        <w:lastRenderedPageBreak/>
        <w:t>based on mathematical statistics are faster, flexible, accurate and reliable than the classic methods in binary probabilistic problems like classification of malicious and non-malicious URLs.</w:t>
      </w:r>
    </w:p>
    <w:p w14:paraId="6D550D01" w14:textId="77777777" w:rsidR="00E11B60" w:rsidRDefault="00E11B60" w:rsidP="001025FF">
      <w:pPr>
        <w:spacing w:after="0" w:line="360" w:lineRule="auto"/>
        <w:jc w:val="both"/>
        <w:rPr>
          <w:sz w:val="24"/>
          <w:szCs w:val="24"/>
        </w:rPr>
      </w:pPr>
    </w:p>
    <w:p w14:paraId="72E0DD2A" w14:textId="508F6984" w:rsidR="00E11B60" w:rsidRDefault="00E11B60" w:rsidP="001025FF">
      <w:pPr>
        <w:spacing w:after="0" w:line="360" w:lineRule="auto"/>
        <w:jc w:val="both"/>
      </w:pPr>
      <w:r>
        <w:rPr>
          <w:noProof/>
        </w:rPr>
        <w:drawing>
          <wp:inline distT="0" distB="0" distL="0" distR="0" wp14:anchorId="54615002" wp14:editId="344735BE">
            <wp:extent cx="5648325" cy="24384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5648325" cy="2438400"/>
                    </a:xfrm>
                    <a:prstGeom prst="rect">
                      <a:avLst/>
                    </a:prstGeom>
                  </pic:spPr>
                </pic:pic>
              </a:graphicData>
            </a:graphic>
          </wp:inline>
        </w:drawing>
      </w:r>
    </w:p>
    <w:p w14:paraId="53F5F95D" w14:textId="6C184DC2" w:rsidR="00E11B60" w:rsidRPr="005C2BFF" w:rsidRDefault="005C2BFF" w:rsidP="005C2BFF">
      <w:pPr>
        <w:spacing w:after="0" w:line="360" w:lineRule="auto"/>
        <w:jc w:val="center"/>
        <w:rPr>
          <w:sz w:val="20"/>
          <w:szCs w:val="20"/>
        </w:rPr>
      </w:pPr>
      <w:r w:rsidRPr="005C2BFF">
        <w:rPr>
          <w:sz w:val="20"/>
          <w:szCs w:val="20"/>
        </w:rPr>
        <w:t xml:space="preserve">Figure </w:t>
      </w:r>
      <w:r>
        <w:rPr>
          <w:sz w:val="20"/>
          <w:szCs w:val="20"/>
        </w:rPr>
        <w:t>2</w:t>
      </w:r>
      <w:r w:rsidRPr="005C2BFF">
        <w:rPr>
          <w:sz w:val="20"/>
          <w:szCs w:val="20"/>
        </w:rPr>
        <w:t xml:space="preserve"> : </w:t>
      </w:r>
      <w:r>
        <w:rPr>
          <w:sz w:val="20"/>
          <w:szCs w:val="20"/>
        </w:rPr>
        <w:t xml:space="preserve">URL classifier Proposed by </w:t>
      </w:r>
      <w:r>
        <w:rPr>
          <w:sz w:val="24"/>
          <w:szCs w:val="24"/>
        </w:rPr>
        <w:fldChar w:fldCharType="begin"/>
      </w:r>
      <w:r w:rsidR="00DF61F4">
        <w:rPr>
          <w:sz w:val="24"/>
          <w:szCs w:val="24"/>
        </w:rPr>
        <w:instrText xml:space="preserve"> ADDIN ZOTERO_ITEM CSL_CITATION {"citationID":"yKBPrYnt","properties":{"formattedCitation":"[15]","plainCitation":"[15]","noteIndex":0},"citationItems":[{"id":"OmRKGjpX/kqjC46mw","uris":["http://zotero.org/users/local/Qp6rxwyo/items/KF2SN5TG"],"uri":["http://zotero.org/users/local/Qp6rxwyo/items/KF2SN5TG"],"itemData":{"id":10,"type":"paper-conference","abstract":"This paper explores online learning approaches for detecting malicious Web sites (those involved in criminal scams) using lexical and host-based features of the associated URLs. We show that this application is particularly appropriate for online algorithms as the size of the training data is larger than can be efﬁciently processed in batch and because the distribution of features that typify malicious URLs is changing continuously. Using a real-time system we developed for gathering URL features, combined with a real-time source of labeled URLs from a large Web mail provider, we demonstrate that recentlydeveloped online algorithms can be as accurate as batch techniques, achieving classiﬁcation accuracies up to 99% over a balanced data set.","container-title":"Proceedings of the 26th Annual International Conference on Machine Learning - ICML '09","DOI":"10.1145/1553374.1553462","event":"the 26th Annual International Conference","event-place":"Montreal, Quebec, Canada","ISBN":"978-1-60558-516-1","language":"en","page":"1-8","publisher":"ACM Press","publisher-place":"Montreal, Quebec, Canada","source":"DOI.org (Crossref)","title":"Identifying suspicious URLs: an application of large-scale online learning","title-short":"Identifying suspicious URLs","URL":"http://portal.acm.org/citation.cfm?doid=1553374.1553462","author":[{"family":"Ma","given":"Justin"},{"family":"Saul","given":"Lawrence K."},{"family":"Savage","given":"Stefan"},{"family":"Voelker","given":"Geoffrey M."}],"accessed":{"date-parts":[["2020",6,29]]},"issued":{"date-parts":[["2009"]]}}}],"schema":"https://github.com/citation-style-language/schema/raw/master/csl-citation.json"} </w:instrText>
      </w:r>
      <w:r>
        <w:rPr>
          <w:sz w:val="24"/>
          <w:szCs w:val="24"/>
        </w:rPr>
        <w:fldChar w:fldCharType="separate"/>
      </w:r>
      <w:r w:rsidR="00DF61F4" w:rsidRPr="00DF61F4">
        <w:rPr>
          <w:rFonts w:ascii="Calibri" w:hAnsi="Calibri" w:cs="Calibri"/>
          <w:sz w:val="24"/>
        </w:rPr>
        <w:t>[15]</w:t>
      </w:r>
      <w:r>
        <w:rPr>
          <w:sz w:val="24"/>
          <w:szCs w:val="24"/>
        </w:rPr>
        <w:fldChar w:fldCharType="end"/>
      </w:r>
    </w:p>
    <w:p w14:paraId="1E6C34D0" w14:textId="3D626484" w:rsidR="00E11B60" w:rsidRDefault="00E11B60" w:rsidP="001025FF">
      <w:pPr>
        <w:spacing w:after="0" w:line="360" w:lineRule="auto"/>
        <w:jc w:val="both"/>
        <w:rPr>
          <w:sz w:val="24"/>
          <w:szCs w:val="24"/>
        </w:rPr>
      </w:pPr>
      <w:r>
        <w:rPr>
          <w:sz w:val="24"/>
          <w:szCs w:val="24"/>
        </w:rPr>
        <w:t>In this social media era, twitter is a popular microblogging service for normal people, celebrities, politicians, entrepreneurs and all kinds of people to express regional, political, religious, economic, nationalist and social views. Many hackers are finding this as bait to introduce malicious content and spamming the accounts [16]</w:t>
      </w:r>
      <w:r w:rsidR="0051588B">
        <w:rPr>
          <w:sz w:val="24"/>
          <w:szCs w:val="24"/>
        </w:rPr>
        <w:t>.</w:t>
      </w:r>
      <w:r>
        <w:rPr>
          <w:sz w:val="24"/>
          <w:szCs w:val="24"/>
        </w:rPr>
        <w:t xml:space="preserve"> </w:t>
      </w:r>
      <w:r w:rsidR="0051588B">
        <w:rPr>
          <w:sz w:val="24"/>
          <w:szCs w:val="24"/>
        </w:rPr>
        <w:t xml:space="preserve">Their </w:t>
      </w:r>
      <w:r>
        <w:rPr>
          <w:sz w:val="24"/>
          <w:szCs w:val="24"/>
        </w:rPr>
        <w:t>experiment determines the suspicious twitter accounts based on few features. After collecting the data, Page Rank algorithm</w:t>
      </w:r>
      <w:r w:rsidR="00FF4B1D">
        <w:rPr>
          <w:sz w:val="24"/>
          <w:szCs w:val="24"/>
        </w:rPr>
        <w:t xml:space="preserve"> </w:t>
      </w:r>
      <w:r>
        <w:rPr>
          <w:sz w:val="24"/>
          <w:szCs w:val="24"/>
        </w:rPr>
        <w:t xml:space="preserve">is used to sort the popularity of an account and remove the reciprocity. In this experiment, the entire twitter is scanned and obtained </w:t>
      </w:r>
      <w:r w:rsidRPr="00AA5CE6">
        <w:rPr>
          <w:sz w:val="24"/>
          <w:szCs w:val="24"/>
        </w:rPr>
        <w:t xml:space="preserve">41.7 million user profiles, 4,262 trending topics, 1.47 billion social relations and 106 million tweets. From this big dataset, multiple features are extracted such as retweets, number of followers and user participation in trending topics. In order to yield reciprocity of </w:t>
      </w:r>
      <w:proofErr w:type="spellStart"/>
      <w:r w:rsidRPr="00AA5CE6">
        <w:rPr>
          <w:sz w:val="24"/>
          <w:szCs w:val="24"/>
        </w:rPr>
        <w:t>users</w:t>
      </w:r>
      <w:proofErr w:type="spellEnd"/>
      <w:r w:rsidRPr="00AA5CE6">
        <w:rPr>
          <w:sz w:val="24"/>
          <w:szCs w:val="24"/>
        </w:rPr>
        <w:t xml:space="preserve"> needs to be removed from the collected data. This is done based on the short span accounts and pattern of tweets. Based on all the features extracted, rankings are given using page rank algorithm and the accounts which are highlighted are considered as suspicion accounts.</w:t>
      </w:r>
    </w:p>
    <w:p w14:paraId="3832C2BD" w14:textId="77777777" w:rsidR="00E11B60" w:rsidRDefault="00E11B60" w:rsidP="001025FF">
      <w:pPr>
        <w:spacing w:after="0" w:line="360" w:lineRule="auto"/>
        <w:jc w:val="both"/>
        <w:rPr>
          <w:sz w:val="24"/>
          <w:szCs w:val="24"/>
        </w:rPr>
      </w:pPr>
    </w:p>
    <w:p w14:paraId="0E65A8D3" w14:textId="4A1C1045" w:rsidR="00E11B60" w:rsidRDefault="0051588B" w:rsidP="001025FF">
      <w:pPr>
        <w:spacing w:after="0" w:line="360" w:lineRule="auto"/>
        <w:jc w:val="both"/>
        <w:rPr>
          <w:sz w:val="24"/>
          <w:szCs w:val="24"/>
        </w:rPr>
      </w:pPr>
      <w:r>
        <w:rPr>
          <w:sz w:val="24"/>
          <w:szCs w:val="24"/>
        </w:rPr>
        <w:t xml:space="preserve">An author </w:t>
      </w:r>
      <w:r w:rsidR="00E11B60" w:rsidRPr="00C37F68">
        <w:rPr>
          <w:sz w:val="24"/>
          <w:szCs w:val="24"/>
        </w:rPr>
        <w:t>proposed a method to detect malicious URLs on social media platforms such as</w:t>
      </w:r>
      <w:r w:rsidR="004E4B27">
        <w:rPr>
          <w:sz w:val="24"/>
          <w:szCs w:val="24"/>
        </w:rPr>
        <w:t xml:space="preserve"> </w:t>
      </w:r>
      <w:r w:rsidR="00E11B60" w:rsidRPr="00C37F68">
        <w:rPr>
          <w:sz w:val="24"/>
          <w:szCs w:val="24"/>
        </w:rPr>
        <w:t xml:space="preserve">Twitter, </w:t>
      </w:r>
      <w:r w:rsidR="004E4B27">
        <w:rPr>
          <w:sz w:val="24"/>
          <w:szCs w:val="24"/>
        </w:rPr>
        <w:t xml:space="preserve">Instagram, </w:t>
      </w:r>
      <w:r w:rsidR="00E11B60" w:rsidRPr="00C37F68">
        <w:rPr>
          <w:sz w:val="24"/>
          <w:szCs w:val="24"/>
        </w:rPr>
        <w:t>Googl</w:t>
      </w:r>
      <w:r w:rsidR="007F2BE9">
        <w:rPr>
          <w:sz w:val="24"/>
          <w:szCs w:val="24"/>
        </w:rPr>
        <w:t>e plus,</w:t>
      </w:r>
      <w:r w:rsidR="004E4B27" w:rsidRPr="004E4B27">
        <w:rPr>
          <w:sz w:val="24"/>
          <w:szCs w:val="24"/>
        </w:rPr>
        <w:t xml:space="preserve"> </w:t>
      </w:r>
      <w:r w:rsidR="004E4B27" w:rsidRPr="00C37F68">
        <w:rPr>
          <w:sz w:val="24"/>
          <w:szCs w:val="24"/>
        </w:rPr>
        <w:t>Facebook</w:t>
      </w:r>
      <w:r w:rsidR="004E4B27">
        <w:rPr>
          <w:sz w:val="24"/>
          <w:szCs w:val="24"/>
        </w:rPr>
        <w:t>,</w:t>
      </w:r>
      <w:r w:rsidR="007F2BE9">
        <w:rPr>
          <w:sz w:val="24"/>
          <w:szCs w:val="24"/>
        </w:rPr>
        <w:t xml:space="preserve"> Myspace and S</w:t>
      </w:r>
      <w:r w:rsidR="00E11B60" w:rsidRPr="00C37F68">
        <w:rPr>
          <w:sz w:val="24"/>
          <w:szCs w:val="24"/>
        </w:rPr>
        <w:t xml:space="preserve">napchat etc., People uses these platforms to </w:t>
      </w:r>
      <w:r w:rsidR="00E11B60" w:rsidRPr="00C37F68">
        <w:rPr>
          <w:sz w:val="24"/>
          <w:szCs w:val="24"/>
        </w:rPr>
        <w:lastRenderedPageBreak/>
        <w:t>connect each other, to communicate, to spread news, to express various views and money transactions (recently introduced with some platforms). In this experiment, researchers picked a microblogging platform popularly known as Twitter. The main aim of this research is to classify the URLs shared in Twitter by collecting the feature based on URL redirection</w:t>
      </w:r>
      <w:r>
        <w:rPr>
          <w:sz w:val="24"/>
          <w:szCs w:val="24"/>
        </w:rPr>
        <w:t xml:space="preserve"> </w:t>
      </w:r>
      <w:r>
        <w:rPr>
          <w:sz w:val="24"/>
          <w:szCs w:val="24"/>
        </w:rPr>
        <w:fldChar w:fldCharType="begin"/>
      </w:r>
      <w:r>
        <w:rPr>
          <w:sz w:val="24"/>
          <w:szCs w:val="24"/>
        </w:rPr>
        <w:instrText xml:space="preserve"> ADDIN ZOTERO_ITEM CSL_CITATION {"citationID":"RL9Ngft3","properties":{"formattedCitation":"[16]","plainCitation":"[16]","noteIndex":0},"citationItems":[{"id":"OmRKGjpX/Zq9ZuK09","uris":["http://zotero.org/users/local/Qp6rxwyo/items/5RXQR8KD"],"uri":["http://zotero.org/users/local/Qp6rxwyo/items/5RXQR8KD"],"itemData":{"id":5,"type":"paper-conference","abstract":"Now a days in context of online social media, hackers have started using social networks like Twitter, Facebook Google+ etc for their unauthorized activities. These are very popular social networking sites which are used by numerous people to get connected with each other and share their every day's happenings through it. In this paper we consider twitter as such a social networking site to experiment. Twitter is extremely popular for micro-blogging where people post short messages of 140 characters called as tweets. It has over 200 million active users who post approximately 300 million tweets everyday on the walls. Hackers or attackers have started using Twitter as a medium to spread virus as the available information is quite vast and scattered. Also it is very easy to spread and posting URLs on twitter wall. Our experiment shows the detection of Malicious URLs on Twitter in real-time. We test such a method to discover correlated URL redirect chains using the frequently shared URLs. We used the collection of tweets from which we extract features based on URL redirection. Then we find entry points of correlated URLs. Crawler browser marks the suspicious URL. The system shows the expected results of detection of malicious URLs.","container-title":"2014 International Conference on Computational Intelligence and Communication Networks","DOI":"10.1109/CICN.2014.181","event":"2014 International Conference on Computational Intelligence and Communication Networks","page":"856-860","source":"IEEE Xplore","title":"Real Time Detection System for Malicious URLs","author":[{"family":"Gawale","given":"Nupur S."},{"family":"Patil","given":"Nitin N."}],"issued":{"date-parts":[["2014",11]]}}}],"schema":"https://github.com/citation-style-language/schema/raw/master/csl-citation.json"} </w:instrText>
      </w:r>
      <w:r>
        <w:rPr>
          <w:sz w:val="24"/>
          <w:szCs w:val="24"/>
        </w:rPr>
        <w:fldChar w:fldCharType="separate"/>
      </w:r>
      <w:r w:rsidRPr="00DF61F4">
        <w:rPr>
          <w:rFonts w:ascii="Calibri" w:hAnsi="Calibri" w:cs="Calibri"/>
          <w:sz w:val="24"/>
        </w:rPr>
        <w:t>[16]</w:t>
      </w:r>
      <w:r>
        <w:rPr>
          <w:sz w:val="24"/>
          <w:szCs w:val="24"/>
        </w:rPr>
        <w:fldChar w:fldCharType="end"/>
      </w:r>
      <w:r w:rsidR="00E11B60" w:rsidRPr="00C37F68">
        <w:rPr>
          <w:sz w:val="24"/>
          <w:szCs w:val="24"/>
        </w:rPr>
        <w:t xml:space="preserve">. </w:t>
      </w:r>
    </w:p>
    <w:p w14:paraId="61FEEB3D" w14:textId="77777777" w:rsidR="005C2BFF" w:rsidRDefault="005C2BFF" w:rsidP="001025FF">
      <w:pPr>
        <w:spacing w:after="0" w:line="360" w:lineRule="auto"/>
        <w:jc w:val="both"/>
        <w:rPr>
          <w:sz w:val="24"/>
          <w:szCs w:val="24"/>
        </w:rPr>
      </w:pPr>
    </w:p>
    <w:p w14:paraId="439799FC" w14:textId="3DEA7B0E" w:rsidR="00E11B60" w:rsidRDefault="00E11B60" w:rsidP="001025FF">
      <w:pPr>
        <w:spacing w:after="0" w:line="360" w:lineRule="auto"/>
        <w:jc w:val="both"/>
        <w:rPr>
          <w:sz w:val="24"/>
          <w:szCs w:val="24"/>
        </w:rPr>
      </w:pPr>
      <w:r w:rsidRPr="00C37F68">
        <w:rPr>
          <w:sz w:val="24"/>
          <w:szCs w:val="24"/>
        </w:rPr>
        <w:t xml:space="preserve">Social networks (Facebook, Twitter, Google plus, Myspace etc.,) are catered to different platforms which can be run through various devices such as mobile handsets, computers, tabs, smart watches, notebooks and all devices which are capable of interacting with internet and equipped with a browser or platform which can run different applications (Android apps, IOS apps). This makes the social networking more vulnerable to </w:t>
      </w:r>
      <w:r w:rsidR="0051588B" w:rsidRPr="00C37F68">
        <w:rPr>
          <w:sz w:val="24"/>
          <w:szCs w:val="24"/>
        </w:rPr>
        <w:t>cyber-attacks</w:t>
      </w:r>
      <w:r w:rsidRPr="00C37F68">
        <w:rPr>
          <w:sz w:val="24"/>
          <w:szCs w:val="24"/>
        </w:rPr>
        <w:t>. In this research, malicious URLs are detected posted in Twitter, through which user can post 140 characters length string. Due to the limitation of 140 characters Tweet, twitter uses a service called shortening of URLs and these shortened URLs can be used only with Twitter platform and they can’t be used externally. Shortened URLs posted on twitter are secured by t.co wrapper. This also helps to keep track of the user clicks on a tweeted URL. URL is posted on twitter wall to communicate a message or to share some information. Sometimes hackers use these URLs to introduce virus into the system, once any follower (person who follows another user on twitter by clicking on follow button which makes him to know the updates posted by the user) clicks on the malicious URL introduced by the hacker, the virus attacks the system of the follower. One twitter account can have multiple number of followers and again each follower can have followers which makes a big connectivity. Due to this connectivity, such malicious URL can cause a lot of damage. For the implementation of the proposed technique, real time data from twitter is collected. From this data, the tweets which are having URL are collected and the shortened URL is converted into long URL. Through this, the correlation of URL redirection is extracted from the database. The suspicious URLs are detected by connecting the most frequently re-tweeted URLs to a crawler browser</w:t>
      </w:r>
      <w:r>
        <w:rPr>
          <w:sz w:val="24"/>
          <w:szCs w:val="24"/>
        </w:rPr>
        <w:t xml:space="preserve"> (static and dynamic)</w:t>
      </w:r>
      <w:r w:rsidRPr="00C37F68">
        <w:rPr>
          <w:sz w:val="24"/>
          <w:szCs w:val="24"/>
        </w:rPr>
        <w:t>, which can detect the malicious content.</w:t>
      </w:r>
      <w:r>
        <w:rPr>
          <w:sz w:val="24"/>
          <w:szCs w:val="24"/>
        </w:rPr>
        <w:t xml:space="preserve"> The proposed system has client and server setup. On client side, user can register an account through which he can see the tweets, followers, tweeting wall in which he can post and other topics on his point of interest. On registration, the tweets with URLs tweeted by the user will be stored into the database. The </w:t>
      </w:r>
      <w:r>
        <w:rPr>
          <w:sz w:val="24"/>
          <w:szCs w:val="24"/>
        </w:rPr>
        <w:lastRenderedPageBreak/>
        <w:t>URLs also forwarded to crawler browser and stores the report. On the other hand, server collects the database and performs the actions to extract the features of the URL such as domain group, re-direction frequency and entry point by observing the actions done by client and crawler browser. Server can do the actions on the account such as downloading tweets and fed them to foreground running crawler, which converts the shortened URL to long URL. Once it is converted the system compares this URL is related to any other URL. If it finds any correlation, then it decides malicious or not malicious based on previous collected URLs. The URLs which are benign are forwarded to training model and it gets added to the already existing dataset, which helps to yield better results by running machine learning algorithms on the big sets of data.</w:t>
      </w:r>
    </w:p>
    <w:p w14:paraId="29FB3263" w14:textId="77777777" w:rsidR="00E11B60" w:rsidRDefault="00E11B60" w:rsidP="001025FF">
      <w:pPr>
        <w:spacing w:after="0" w:line="360" w:lineRule="auto"/>
        <w:jc w:val="both"/>
        <w:rPr>
          <w:sz w:val="24"/>
          <w:szCs w:val="24"/>
        </w:rPr>
      </w:pPr>
    </w:p>
    <w:p w14:paraId="24C8D1A3" w14:textId="77777777" w:rsidR="00E11B60" w:rsidRDefault="00E11B60" w:rsidP="001025FF">
      <w:pPr>
        <w:spacing w:after="0" w:line="360" w:lineRule="auto"/>
        <w:jc w:val="both"/>
        <w:rPr>
          <w:sz w:val="24"/>
          <w:szCs w:val="24"/>
        </w:rPr>
      </w:pPr>
      <w:r>
        <w:rPr>
          <w:sz w:val="24"/>
          <w:szCs w:val="24"/>
        </w:rPr>
        <w:t xml:space="preserve">Server works as standalone so that it can detect malicious URLs during processing itself which helps in stopping the huge spread of attack. All the modules in the proposed system should run in synchronization on the collected datasets to be consistent with the results. The entire system is portable and can be deployed across the </w:t>
      </w:r>
      <w:r w:rsidR="007F2BE9">
        <w:rPr>
          <w:sz w:val="24"/>
          <w:szCs w:val="24"/>
        </w:rPr>
        <w:t>platforms which make</w:t>
      </w:r>
      <w:r>
        <w:rPr>
          <w:sz w:val="24"/>
          <w:szCs w:val="24"/>
        </w:rPr>
        <w:t xml:space="preserve"> it operating system independent. This feature of this application is very important in the recent technically advanced world where different scale of devices is in market running on different platforms and being hosted on different operating systems. Existing systems collect the data for a fixed amount of time span like 6 months or for one year and feed </w:t>
      </w:r>
      <w:r w:rsidR="007F2BE9">
        <w:rPr>
          <w:sz w:val="24"/>
          <w:szCs w:val="24"/>
        </w:rPr>
        <w:t>those</w:t>
      </w:r>
      <w:r>
        <w:rPr>
          <w:sz w:val="24"/>
          <w:szCs w:val="24"/>
        </w:rPr>
        <w:t xml:space="preserve"> to the learning model to detect the malicious URLs which makes them less efficient in dynamic environments and also not capable enough to redirect the URLs on runtime. The proposed system extracts the features from dataset which is collected in real time and feed them to the dynamic crawling. This helps in detecting the malicious URLs online more efficiently. This makes the system more adaptable to the imbalanced and dynamically unpredicted environments and helps in detecting malicious content at early stages. The dynamic detection property of the proposed system makes it more popular and can be used with any search engine capable of storing more data. Also, the experiment shows that the system yields 90 percent accuracy as the systems gets the real time data on run time when a user attempts to post a tweet on his wall. Hence the proposed system in this research is more efficient and has great adaptability nature where in this system comes handy with day to day flooding malicious URLs introduced by hackers through social networking platforms. </w:t>
      </w:r>
      <w:r>
        <w:rPr>
          <w:sz w:val="24"/>
          <w:szCs w:val="24"/>
        </w:rPr>
        <w:lastRenderedPageBreak/>
        <w:t>Implementing this system can reduce the rate of cyber-attacks introduced through social media to a greater extent.</w:t>
      </w:r>
    </w:p>
    <w:p w14:paraId="471F339B" w14:textId="77777777" w:rsidR="00E11B60" w:rsidRDefault="00E11B60" w:rsidP="001025FF">
      <w:pPr>
        <w:spacing w:after="0" w:line="360" w:lineRule="auto"/>
        <w:jc w:val="both"/>
        <w:rPr>
          <w:sz w:val="24"/>
          <w:szCs w:val="24"/>
        </w:rPr>
      </w:pPr>
    </w:p>
    <w:p w14:paraId="130B8F89" w14:textId="5ADA58E6" w:rsidR="00E11B60" w:rsidRDefault="00E11B60" w:rsidP="001025FF">
      <w:pPr>
        <w:spacing w:after="0" w:line="360" w:lineRule="auto"/>
        <w:jc w:val="both"/>
        <w:rPr>
          <w:sz w:val="24"/>
          <w:szCs w:val="24"/>
        </w:rPr>
      </w:pPr>
      <w:r w:rsidRPr="00E37C50">
        <w:rPr>
          <w:sz w:val="24"/>
          <w:szCs w:val="24"/>
        </w:rPr>
        <w:t xml:space="preserve">The paper published by </w:t>
      </w:r>
      <w:r w:rsidR="00C6546A">
        <w:rPr>
          <w:sz w:val="24"/>
          <w:szCs w:val="24"/>
        </w:rPr>
        <w:fldChar w:fldCharType="begin"/>
      </w:r>
      <w:r w:rsidR="00DF61F4">
        <w:rPr>
          <w:sz w:val="24"/>
          <w:szCs w:val="24"/>
        </w:rPr>
        <w:instrText xml:space="preserve"> ADDIN ZOTERO_ITEM CSL_CITATION {"citationID":"r11w4o5I","properties":{"formattedCitation":"[17]","plainCitation":"[17]","noteIndex":0},"citationItems":[{"id":"OmRKGjpX/ThcwI0ij","uris":["http://zotero.org/users/local/Qp6rxwyo/items/U4W2JEBK"],"uri":["http://zotero.org/users/local/Qp6rxwyo/items/U4W2JEBK"],"itemData":{"id":1,"type":"paper-conference","abstract":"With the advancement in technology, the internet has become a platform for wide range of illegal activities ranging from spam advertising to financial fraud. Some of these activities are carried out by embedding malware programs in the URLs. Blacklisting services classify URLs but, the constant creation of newer websites poses a challenge. To overcome this challenge Machine Learning approach is used to classify URLs as malicious or benign. The URL dataset, after addressing the issue of class imbalance is fed into several classification models built using a plethora of classification algorithms. Further, feature selection technique is incorporated to reduce the number of features required for classification and used to rank them based on their importance. Also, rule mining algorithms such as Apriori, FP-Growth and Decision Tree Rules is used to generate IF-THEN rules which helps to establish relationship among the features.","container-title":"2019 3rd International conference on Electronics, Communication and Aerospace Technology (ICECA)","DOI":"10.1109/ICECA.2019.8821879","event":"2019 3rd International conference on Electronics, Communication and Aerospace Technology (ICECA)","page":"555-561","source":"IEEE Xplore","title":"A Machine Learning Approach for Detecting Malicious Websites using URL Features","author":[{"family":"Manjeri","given":"Akshay Sushena"},{"family":"R.","given":"Kaushik"},{"family":"M.N.V.","given":"Ajay"},{"family":"Nair","given":"Priyanka C."}],"issued":{"date-parts":[["2019",6]]}}}],"schema":"https://github.com/citation-style-language/schema/raw/master/csl-citation.json"} </w:instrText>
      </w:r>
      <w:r w:rsidR="00C6546A">
        <w:rPr>
          <w:sz w:val="24"/>
          <w:szCs w:val="24"/>
        </w:rPr>
        <w:fldChar w:fldCharType="separate"/>
      </w:r>
      <w:r w:rsidR="00DF61F4" w:rsidRPr="00DF61F4">
        <w:rPr>
          <w:rFonts w:ascii="Calibri" w:hAnsi="Calibri" w:cs="Calibri"/>
          <w:sz w:val="24"/>
        </w:rPr>
        <w:t>[17]</w:t>
      </w:r>
      <w:r w:rsidR="00C6546A">
        <w:rPr>
          <w:sz w:val="24"/>
          <w:szCs w:val="24"/>
        </w:rPr>
        <w:fldChar w:fldCharType="end"/>
      </w:r>
      <w:r w:rsidR="00FF4B1D">
        <w:rPr>
          <w:sz w:val="24"/>
          <w:szCs w:val="24"/>
        </w:rPr>
        <w:t xml:space="preserve"> </w:t>
      </w:r>
      <w:r w:rsidRPr="00E37C50">
        <w:rPr>
          <w:sz w:val="24"/>
          <w:szCs w:val="24"/>
        </w:rPr>
        <w:t xml:space="preserve">discusses about a technique to classify the malicious and non-malicious URLs by taking care of class imbalance. In this case, various features are extracted from large datasets and feature selection is implemented. The extracted features are ranked based on their </w:t>
      </w:r>
      <w:r w:rsidR="00E018ED">
        <w:rPr>
          <w:sz w:val="24"/>
          <w:szCs w:val="24"/>
        </w:rPr>
        <w:t xml:space="preserve">technical </w:t>
      </w:r>
      <w:r w:rsidRPr="00E37C50">
        <w:rPr>
          <w:sz w:val="24"/>
          <w:szCs w:val="24"/>
        </w:rPr>
        <w:t>importance in detecting malicious URLs and associated with rules to define the relation between different features. The demonstration of proposal goes through different phases such as collection of data, pre-processing of data, taking care of class imbalance, feature selection and association rule making.</w:t>
      </w:r>
    </w:p>
    <w:p w14:paraId="3D8E4686" w14:textId="77777777" w:rsidR="00E11B60" w:rsidRPr="00E37C50" w:rsidRDefault="00E11B60" w:rsidP="001025FF">
      <w:pPr>
        <w:spacing w:after="0" w:line="360" w:lineRule="auto"/>
        <w:jc w:val="both"/>
        <w:rPr>
          <w:sz w:val="24"/>
          <w:szCs w:val="24"/>
        </w:rPr>
      </w:pPr>
    </w:p>
    <w:p w14:paraId="16344EA9" w14:textId="2468AA4F" w:rsidR="00E11B60" w:rsidRDefault="00E11B60" w:rsidP="001025FF">
      <w:pPr>
        <w:spacing w:after="0" w:line="360" w:lineRule="auto"/>
        <w:jc w:val="both"/>
        <w:rPr>
          <w:sz w:val="24"/>
          <w:szCs w:val="24"/>
        </w:rPr>
      </w:pPr>
      <w:r w:rsidRPr="00E37C50">
        <w:rPr>
          <w:sz w:val="24"/>
          <w:szCs w:val="24"/>
        </w:rPr>
        <w:t xml:space="preserve">In data collection phase, data collected using different tools such as country servers with WHOIS. This experiment is conducted on stored datasets with 1781 URL samples which are having 20 features. The 20 features of the dataset used for this research are URL, URL Length (number of characters in the URL), Number of special </w:t>
      </w:r>
      <w:r w:rsidR="005D1127">
        <w:rPr>
          <w:sz w:val="24"/>
          <w:szCs w:val="24"/>
        </w:rPr>
        <w:t>symbols</w:t>
      </w:r>
      <w:r w:rsidRPr="00E37C50">
        <w:rPr>
          <w:sz w:val="24"/>
          <w:szCs w:val="24"/>
        </w:rPr>
        <w:t xml:space="preserve"> (/,@,%...), char</w:t>
      </w:r>
      <w:r w:rsidR="005D1127">
        <w:rPr>
          <w:sz w:val="24"/>
          <w:szCs w:val="24"/>
        </w:rPr>
        <w:t>acter</w:t>
      </w:r>
      <w:r w:rsidR="00322E67">
        <w:rPr>
          <w:sz w:val="24"/>
          <w:szCs w:val="24"/>
        </w:rPr>
        <w:t xml:space="preserve"> </w:t>
      </w:r>
      <w:r w:rsidRPr="00E37C50">
        <w:rPr>
          <w:sz w:val="24"/>
          <w:szCs w:val="24"/>
        </w:rPr>
        <w:t>set (character encod</w:t>
      </w:r>
      <w:r w:rsidR="00322E67">
        <w:rPr>
          <w:sz w:val="24"/>
          <w:szCs w:val="24"/>
        </w:rPr>
        <w:t>ing standard), server system (server system’s</w:t>
      </w:r>
      <w:r w:rsidRPr="00E37C50">
        <w:rPr>
          <w:sz w:val="24"/>
          <w:szCs w:val="24"/>
        </w:rPr>
        <w:t xml:space="preserve"> operating system </w:t>
      </w:r>
      <w:r w:rsidR="00322E67">
        <w:rPr>
          <w:sz w:val="24"/>
          <w:szCs w:val="24"/>
        </w:rPr>
        <w:t>extracted</w:t>
      </w:r>
      <w:r w:rsidRPr="00E37C50">
        <w:rPr>
          <w:sz w:val="24"/>
          <w:szCs w:val="24"/>
        </w:rPr>
        <w:t xml:space="preserve"> from the packet), </w:t>
      </w:r>
      <w:r w:rsidR="00A750AA">
        <w:rPr>
          <w:sz w:val="24"/>
          <w:szCs w:val="24"/>
        </w:rPr>
        <w:t>domain content</w:t>
      </w:r>
      <w:r w:rsidRPr="00E37C50">
        <w:rPr>
          <w:sz w:val="24"/>
          <w:szCs w:val="24"/>
        </w:rPr>
        <w:t xml:space="preserve"> length (</w:t>
      </w:r>
      <w:r w:rsidR="00A750AA">
        <w:rPr>
          <w:sz w:val="24"/>
          <w:szCs w:val="24"/>
        </w:rPr>
        <w:t>number of characters in</w:t>
      </w:r>
      <w:r w:rsidRPr="00E37C50">
        <w:rPr>
          <w:sz w:val="24"/>
          <w:szCs w:val="24"/>
        </w:rPr>
        <w:t xml:space="preserve"> HTTP header), </w:t>
      </w:r>
      <w:r w:rsidR="001A0A0E">
        <w:rPr>
          <w:sz w:val="24"/>
          <w:szCs w:val="24"/>
        </w:rPr>
        <w:t>geographical s</w:t>
      </w:r>
      <w:r w:rsidRPr="00E37C50">
        <w:rPr>
          <w:sz w:val="24"/>
          <w:szCs w:val="24"/>
        </w:rPr>
        <w:t>tate (website origin state),</w:t>
      </w:r>
      <w:r w:rsidR="00A750AA">
        <w:rPr>
          <w:sz w:val="24"/>
          <w:szCs w:val="24"/>
        </w:rPr>
        <w:t xml:space="preserve"> </w:t>
      </w:r>
      <w:r w:rsidR="001A0A0E">
        <w:rPr>
          <w:sz w:val="24"/>
          <w:szCs w:val="24"/>
        </w:rPr>
        <w:t xml:space="preserve">geographical </w:t>
      </w:r>
      <w:r w:rsidR="00A750AA" w:rsidRPr="00E37C50">
        <w:rPr>
          <w:sz w:val="24"/>
          <w:szCs w:val="24"/>
        </w:rPr>
        <w:t>coun</w:t>
      </w:r>
      <w:r w:rsidR="001A0A0E">
        <w:rPr>
          <w:sz w:val="24"/>
          <w:szCs w:val="24"/>
        </w:rPr>
        <w:t xml:space="preserve">try (website hosting country or </w:t>
      </w:r>
      <w:r w:rsidR="00A750AA" w:rsidRPr="00E37C50">
        <w:rPr>
          <w:sz w:val="24"/>
          <w:szCs w:val="24"/>
        </w:rPr>
        <w:t>country</w:t>
      </w:r>
      <w:r w:rsidR="001A0A0E">
        <w:rPr>
          <w:sz w:val="24"/>
          <w:szCs w:val="24"/>
        </w:rPr>
        <w:t xml:space="preserve"> of origin</w:t>
      </w:r>
      <w:r w:rsidR="00A750AA" w:rsidRPr="00E37C50">
        <w:rPr>
          <w:sz w:val="24"/>
          <w:szCs w:val="24"/>
        </w:rPr>
        <w:t xml:space="preserve">), </w:t>
      </w:r>
      <w:r w:rsidRPr="00E37C50">
        <w:rPr>
          <w:sz w:val="24"/>
          <w:szCs w:val="24"/>
        </w:rPr>
        <w:t>website registration date, URL update date, number of TCP packets exchanged, number of various remote ports used which are differe</w:t>
      </w:r>
      <w:r w:rsidR="0023097C">
        <w:rPr>
          <w:sz w:val="24"/>
          <w:szCs w:val="24"/>
        </w:rPr>
        <w:t>nt from TCP, number of remote</w:t>
      </w:r>
      <w:r w:rsidRPr="00E37C50">
        <w:rPr>
          <w:sz w:val="24"/>
          <w:szCs w:val="24"/>
        </w:rPr>
        <w:t xml:space="preserve"> connected</w:t>
      </w:r>
      <w:r w:rsidR="0023097C">
        <w:rPr>
          <w:sz w:val="24"/>
          <w:szCs w:val="24"/>
        </w:rPr>
        <w:t xml:space="preserve"> IP’s</w:t>
      </w:r>
      <w:r w:rsidRPr="00E37C50">
        <w:rPr>
          <w:sz w:val="24"/>
          <w:szCs w:val="24"/>
        </w:rPr>
        <w:t>, app</w:t>
      </w:r>
      <w:r w:rsidR="0023097C">
        <w:rPr>
          <w:sz w:val="24"/>
          <w:szCs w:val="24"/>
        </w:rPr>
        <w:t>lication</w:t>
      </w:r>
      <w:r w:rsidRPr="00E37C50">
        <w:rPr>
          <w:sz w:val="24"/>
          <w:szCs w:val="24"/>
        </w:rPr>
        <w:t xml:space="preserve"> bytes ( number of bytes </w:t>
      </w:r>
      <w:r w:rsidR="0023097C">
        <w:rPr>
          <w:sz w:val="24"/>
          <w:szCs w:val="24"/>
        </w:rPr>
        <w:t xml:space="preserve">transmitted to and </w:t>
      </w:r>
      <w:r w:rsidR="0051588B">
        <w:rPr>
          <w:sz w:val="24"/>
          <w:szCs w:val="24"/>
        </w:rPr>
        <w:t>for</w:t>
      </w:r>
      <w:r w:rsidRPr="00E37C50">
        <w:rPr>
          <w:sz w:val="24"/>
          <w:szCs w:val="24"/>
        </w:rPr>
        <w:t>), remote app</w:t>
      </w:r>
      <w:r w:rsidR="0023097C">
        <w:rPr>
          <w:sz w:val="24"/>
          <w:szCs w:val="24"/>
        </w:rPr>
        <w:t>lication</w:t>
      </w:r>
      <w:r w:rsidRPr="00E37C50">
        <w:rPr>
          <w:sz w:val="24"/>
          <w:szCs w:val="24"/>
        </w:rPr>
        <w:t xml:space="preserve"> packets (packets received</w:t>
      </w:r>
      <w:r w:rsidR="0023097C">
        <w:rPr>
          <w:sz w:val="24"/>
          <w:szCs w:val="24"/>
        </w:rPr>
        <w:t xml:space="preserve"> and acknowledged </w:t>
      </w:r>
      <w:r w:rsidRPr="00E37C50">
        <w:rPr>
          <w:sz w:val="24"/>
          <w:szCs w:val="24"/>
        </w:rPr>
        <w:t>from server), source app</w:t>
      </w:r>
      <w:r w:rsidR="0023097C">
        <w:rPr>
          <w:sz w:val="24"/>
          <w:szCs w:val="24"/>
        </w:rPr>
        <w:t>lication</w:t>
      </w:r>
      <w:r w:rsidRPr="00E37C50">
        <w:rPr>
          <w:sz w:val="24"/>
          <w:szCs w:val="24"/>
        </w:rPr>
        <w:t xml:space="preserve"> packets (packets exchanged between server and client), </w:t>
      </w:r>
      <w:r>
        <w:rPr>
          <w:sz w:val="24"/>
          <w:szCs w:val="24"/>
        </w:rPr>
        <w:t>a</w:t>
      </w:r>
      <w:r w:rsidRPr="00E37C50">
        <w:rPr>
          <w:sz w:val="24"/>
          <w:szCs w:val="24"/>
        </w:rPr>
        <w:t>pp</w:t>
      </w:r>
      <w:r w:rsidR="0023097C">
        <w:rPr>
          <w:sz w:val="24"/>
          <w:szCs w:val="24"/>
        </w:rPr>
        <w:t>lication</w:t>
      </w:r>
      <w:r w:rsidRPr="00E37C50">
        <w:rPr>
          <w:sz w:val="24"/>
          <w:szCs w:val="24"/>
        </w:rPr>
        <w:t xml:space="preserve"> packets (number of packets generated), source app</w:t>
      </w:r>
      <w:r w:rsidR="0023097C">
        <w:rPr>
          <w:sz w:val="24"/>
          <w:szCs w:val="24"/>
        </w:rPr>
        <w:t>lication</w:t>
      </w:r>
      <w:r w:rsidRPr="00E37C50">
        <w:rPr>
          <w:sz w:val="24"/>
          <w:szCs w:val="24"/>
        </w:rPr>
        <w:t xml:space="preserve"> bytes (number of bytes </w:t>
      </w:r>
      <w:r w:rsidR="0023097C">
        <w:rPr>
          <w:sz w:val="24"/>
          <w:szCs w:val="24"/>
        </w:rPr>
        <w:t>transmitted</w:t>
      </w:r>
      <w:r w:rsidRPr="00E37C50">
        <w:rPr>
          <w:sz w:val="24"/>
          <w:szCs w:val="24"/>
        </w:rPr>
        <w:t xml:space="preserve"> between server and client), remote app</w:t>
      </w:r>
      <w:r w:rsidR="0023097C">
        <w:rPr>
          <w:sz w:val="24"/>
          <w:szCs w:val="24"/>
        </w:rPr>
        <w:t>lication</w:t>
      </w:r>
      <w:r w:rsidRPr="00E37C50">
        <w:rPr>
          <w:sz w:val="24"/>
          <w:szCs w:val="24"/>
        </w:rPr>
        <w:t xml:space="preserve"> bytes (received bytes from server), DNS </w:t>
      </w:r>
      <w:r w:rsidR="0023097C">
        <w:rPr>
          <w:sz w:val="24"/>
          <w:szCs w:val="24"/>
        </w:rPr>
        <w:t>server query timings</w:t>
      </w:r>
      <w:r w:rsidRPr="00E37C50">
        <w:rPr>
          <w:sz w:val="24"/>
          <w:szCs w:val="24"/>
        </w:rPr>
        <w:t xml:space="preserve"> </w:t>
      </w:r>
      <w:r w:rsidR="0023097C">
        <w:rPr>
          <w:sz w:val="24"/>
          <w:szCs w:val="24"/>
        </w:rPr>
        <w:t>(number of DNS packets sent) and types (class)</w:t>
      </w:r>
      <w:r w:rsidRPr="00E37C50">
        <w:rPr>
          <w:sz w:val="24"/>
          <w:szCs w:val="24"/>
        </w:rPr>
        <w:t xml:space="preserve"> of websites. The data collected initially misses some values and comprises of class imbalances.</w:t>
      </w:r>
    </w:p>
    <w:p w14:paraId="6FBA63E9" w14:textId="77777777" w:rsidR="00E11B60" w:rsidRPr="00E37C50" w:rsidRDefault="00E11B60" w:rsidP="001025FF">
      <w:pPr>
        <w:spacing w:after="0" w:line="360" w:lineRule="auto"/>
        <w:jc w:val="both"/>
        <w:rPr>
          <w:sz w:val="24"/>
          <w:szCs w:val="24"/>
        </w:rPr>
      </w:pPr>
    </w:p>
    <w:p w14:paraId="5C97DC87" w14:textId="77777777" w:rsidR="00E11B60" w:rsidRDefault="00E11B60" w:rsidP="001025FF">
      <w:pPr>
        <w:spacing w:after="0" w:line="360" w:lineRule="auto"/>
        <w:jc w:val="both"/>
        <w:rPr>
          <w:sz w:val="24"/>
          <w:szCs w:val="24"/>
        </w:rPr>
      </w:pPr>
      <w:r w:rsidRPr="00E37C50">
        <w:rPr>
          <w:sz w:val="24"/>
          <w:szCs w:val="24"/>
        </w:rPr>
        <w:t>Pre-processing phase re-scale and normalize the large range of values received from the collected data to a particular range. Here the missing values are replaced with most used items.</w:t>
      </w:r>
      <w:r>
        <w:rPr>
          <w:sz w:val="24"/>
          <w:szCs w:val="24"/>
        </w:rPr>
        <w:t xml:space="preserve"> The next </w:t>
      </w:r>
      <w:r>
        <w:rPr>
          <w:sz w:val="24"/>
          <w:szCs w:val="24"/>
        </w:rPr>
        <w:lastRenderedPageBreak/>
        <w:t xml:space="preserve">phase takes care of class imbalance. Class imbalance is the scenario where the collected data has different number of samples. In this experiment, the dataset collected consists of two classes of data, one is malicious URLs and other is benign URLs. One class has more samples (1781 malicious URLs) than another class which is having very less number of samples (216 benign URLs). Machine learning </w:t>
      </w:r>
      <w:r w:rsidR="007F2BE9">
        <w:rPr>
          <w:sz w:val="24"/>
          <w:szCs w:val="24"/>
        </w:rPr>
        <w:t xml:space="preserve">algorithms yields better results, </w:t>
      </w:r>
      <w:r>
        <w:rPr>
          <w:sz w:val="24"/>
          <w:szCs w:val="24"/>
        </w:rPr>
        <w:t xml:space="preserve">when applied on balanced classes. Over sampling is used to balance the class imbalance by achieving the same number of samples for each class. To achieve this, Synthetic Minority Over-Sampling Technique (SMOTE) is used. SMOTE synthesizes the samples for minority class based on the previous occurrence’s history of existing minority samples. </w:t>
      </w:r>
    </w:p>
    <w:p w14:paraId="48F3FCB0" w14:textId="77777777" w:rsidR="00E11B60" w:rsidRDefault="00E11B60" w:rsidP="001025FF">
      <w:pPr>
        <w:spacing w:after="0" w:line="360" w:lineRule="auto"/>
        <w:jc w:val="both"/>
        <w:rPr>
          <w:sz w:val="24"/>
          <w:szCs w:val="24"/>
        </w:rPr>
      </w:pPr>
    </w:p>
    <w:p w14:paraId="5331B704" w14:textId="77777777" w:rsidR="00E11B60" w:rsidRDefault="00E11B60" w:rsidP="001025FF">
      <w:pPr>
        <w:spacing w:after="0" w:line="360" w:lineRule="auto"/>
        <w:jc w:val="both"/>
        <w:rPr>
          <w:sz w:val="24"/>
          <w:szCs w:val="24"/>
        </w:rPr>
      </w:pPr>
      <w:r>
        <w:rPr>
          <w:sz w:val="24"/>
          <w:szCs w:val="24"/>
        </w:rPr>
        <w:t xml:space="preserve">After balancing the class imbalances, the pre-processed data is served as input to several classification algorithms such as Random Forest (RF): a supervised learning algorithm which divides the data into different trees and combine them for accurate results and clear prediction, Decision Trees (DT) approach : which classifies based on various parameters, Logistics Regression (LR): this approach is followed when the classification is binary type, K Nearest </w:t>
      </w:r>
      <w:r w:rsidR="007F2BE9">
        <w:rPr>
          <w:sz w:val="24"/>
          <w:szCs w:val="24"/>
        </w:rPr>
        <w:t>Neighbors</w:t>
      </w:r>
      <w:r>
        <w:rPr>
          <w:sz w:val="24"/>
          <w:szCs w:val="24"/>
        </w:rPr>
        <w:t xml:space="preserve"> algorithm (KNN): this is non parametric machine learning approach in which different class of data is divided into number of clusters and predicts the class of new data sample and last algorithm is Support Vector Machines (SVM): this is based on the </w:t>
      </w:r>
      <w:r w:rsidR="007F2BE9">
        <w:rPr>
          <w:sz w:val="24"/>
          <w:szCs w:val="24"/>
        </w:rPr>
        <w:t>hyper plane</w:t>
      </w:r>
      <w:r>
        <w:rPr>
          <w:sz w:val="24"/>
          <w:szCs w:val="24"/>
        </w:rPr>
        <w:t xml:space="preserve"> to categorize the class of the data. When this is used in combination of Random Forest (RF), the supervised learning model yields optimal results.</w:t>
      </w:r>
    </w:p>
    <w:p w14:paraId="3546EE71" w14:textId="77777777" w:rsidR="00E11B60" w:rsidRDefault="00E11B60" w:rsidP="001025FF">
      <w:pPr>
        <w:spacing w:after="0" w:line="360" w:lineRule="auto"/>
        <w:jc w:val="both"/>
        <w:rPr>
          <w:sz w:val="24"/>
          <w:szCs w:val="24"/>
        </w:rPr>
      </w:pPr>
    </w:p>
    <w:p w14:paraId="7D3644A8" w14:textId="1A37F865" w:rsidR="00E11B60" w:rsidRDefault="00E11B60" w:rsidP="001025FF">
      <w:pPr>
        <w:spacing w:after="0" w:line="360" w:lineRule="auto"/>
        <w:jc w:val="both"/>
      </w:pPr>
      <w:r>
        <w:rPr>
          <w:sz w:val="24"/>
          <w:szCs w:val="24"/>
        </w:rPr>
        <w:t>Feature selection phase uses Recursive Feature Elimination method, which consists of a trained model to eliminate the non-significant features. The trained model uses a ranking system based on the coefficient of model or a recursive loop which detects the less important features iteratively and eliminates them. After eliminating non-significant features, the da</w:t>
      </w:r>
      <w:r w:rsidR="005168A8">
        <w:rPr>
          <w:sz w:val="24"/>
          <w:szCs w:val="24"/>
        </w:rPr>
        <w:t>ta should go through associative rule mining phase. Associative</w:t>
      </w:r>
      <w:r>
        <w:rPr>
          <w:sz w:val="24"/>
          <w:szCs w:val="24"/>
        </w:rPr>
        <w:t xml:space="preserve"> rule mining is </w:t>
      </w:r>
      <w:r w:rsidR="007F2BE9">
        <w:rPr>
          <w:sz w:val="24"/>
          <w:szCs w:val="24"/>
        </w:rPr>
        <w:t xml:space="preserve">a rule-based </w:t>
      </w:r>
      <w:r w:rsidR="00657624">
        <w:rPr>
          <w:sz w:val="24"/>
          <w:szCs w:val="24"/>
        </w:rPr>
        <w:t xml:space="preserve">machine </w:t>
      </w:r>
      <w:r w:rsidR="007F2BE9">
        <w:rPr>
          <w:sz w:val="24"/>
          <w:szCs w:val="24"/>
        </w:rPr>
        <w:t>learning approach which defines or establishes</w:t>
      </w:r>
      <w:r>
        <w:rPr>
          <w:sz w:val="24"/>
          <w:szCs w:val="24"/>
        </w:rPr>
        <w:t xml:space="preserve"> a relation between different feature variables extracted from datasets which helps in grouping the data. For example, bucketing approach is introduced to group the data into different buckets and in turn it optimizes the classification algorithm </w:t>
      </w:r>
      <w:r>
        <w:rPr>
          <w:sz w:val="24"/>
          <w:szCs w:val="24"/>
        </w:rPr>
        <w:lastRenderedPageBreak/>
        <w:t xml:space="preserve">functionality. In this experiment, the researchers used two different algorithms to achieve associative rule mining. They are </w:t>
      </w:r>
      <w:r w:rsidR="00CE10D2">
        <w:rPr>
          <w:sz w:val="24"/>
          <w:szCs w:val="24"/>
        </w:rPr>
        <w:t xml:space="preserve">FP-Growth, </w:t>
      </w:r>
      <w:proofErr w:type="spellStart"/>
      <w:r>
        <w:rPr>
          <w:sz w:val="24"/>
          <w:szCs w:val="24"/>
        </w:rPr>
        <w:t>Apr</w:t>
      </w:r>
      <w:r w:rsidR="00A22D2C">
        <w:rPr>
          <w:sz w:val="24"/>
          <w:szCs w:val="24"/>
        </w:rPr>
        <w:t>iori</w:t>
      </w:r>
      <w:proofErr w:type="spellEnd"/>
      <w:r w:rsidR="00A22D2C">
        <w:rPr>
          <w:sz w:val="24"/>
          <w:szCs w:val="24"/>
        </w:rPr>
        <w:t>, Decision Tree R</w:t>
      </w:r>
      <w:r>
        <w:rPr>
          <w:sz w:val="24"/>
          <w:szCs w:val="24"/>
        </w:rPr>
        <w:t xml:space="preserve">ule making. </w:t>
      </w:r>
      <w:proofErr w:type="spellStart"/>
      <w:r>
        <w:rPr>
          <w:sz w:val="24"/>
          <w:szCs w:val="24"/>
        </w:rPr>
        <w:t>Apriori</w:t>
      </w:r>
      <w:proofErr w:type="spellEnd"/>
      <w:r>
        <w:rPr>
          <w:sz w:val="24"/>
          <w:szCs w:val="24"/>
        </w:rPr>
        <w:t xml:space="preserve"> is </w:t>
      </w:r>
      <w:r w:rsidR="00A22D2C">
        <w:rPr>
          <w:sz w:val="24"/>
          <w:szCs w:val="24"/>
        </w:rPr>
        <w:t>an algorithm which runs through hash tables of dataset and sort or contrasts</w:t>
      </w:r>
      <w:r>
        <w:rPr>
          <w:sz w:val="24"/>
          <w:szCs w:val="24"/>
        </w:rPr>
        <w:t xml:space="preserve"> them with the other datasets. These scores are used to determine the frequency of the occurrences. This approach traverses through bottom up and make use of the hash tables to access the data from the database. </w:t>
      </w:r>
      <w:proofErr w:type="spellStart"/>
      <w:r>
        <w:rPr>
          <w:sz w:val="24"/>
          <w:szCs w:val="24"/>
        </w:rPr>
        <w:t>Apriori</w:t>
      </w:r>
      <w:proofErr w:type="spellEnd"/>
      <w:r>
        <w:rPr>
          <w:sz w:val="24"/>
          <w:szCs w:val="24"/>
        </w:rPr>
        <w:t xml:space="preserve"> is used in combination with other </w:t>
      </w:r>
      <w:r w:rsidR="005168A8">
        <w:rPr>
          <w:sz w:val="24"/>
          <w:szCs w:val="24"/>
        </w:rPr>
        <w:t xml:space="preserve">pre-defined </w:t>
      </w:r>
      <w:r>
        <w:rPr>
          <w:sz w:val="24"/>
          <w:szCs w:val="24"/>
        </w:rPr>
        <w:t xml:space="preserve">algorithms to sort or </w:t>
      </w:r>
      <w:r w:rsidR="005168A8">
        <w:rPr>
          <w:sz w:val="24"/>
          <w:szCs w:val="24"/>
        </w:rPr>
        <w:t>differentiate</w:t>
      </w:r>
      <w:r>
        <w:rPr>
          <w:sz w:val="24"/>
          <w:szCs w:val="24"/>
        </w:rPr>
        <w:t xml:space="preserve"> data and label them accordingly. FP-Growth algorithm </w:t>
      </w:r>
      <w:r w:rsidR="000B0BFE">
        <w:rPr>
          <w:sz w:val="24"/>
          <w:szCs w:val="24"/>
        </w:rPr>
        <w:t>accesses</w:t>
      </w:r>
      <w:r>
        <w:rPr>
          <w:sz w:val="24"/>
          <w:szCs w:val="24"/>
        </w:rPr>
        <w:t xml:space="preserve"> the data through Depth First method. This algorithm groups the data based on the frequent dataset mining and eliminates the explicit generation of datasets. Decision Tree Rule algorithm is also used to sort the data. In this phase all the generated rules are used across the samples collected from the dataset. The samples are related to yield better accuracy instead of coverage.</w:t>
      </w:r>
      <w:r w:rsidRPr="00C908A9">
        <w:t xml:space="preserve"> </w:t>
      </w:r>
    </w:p>
    <w:p w14:paraId="25F4D88B" w14:textId="77777777" w:rsidR="00E11B60" w:rsidRDefault="00E11B60" w:rsidP="001025FF">
      <w:pPr>
        <w:spacing w:after="0" w:line="360" w:lineRule="auto"/>
        <w:jc w:val="both"/>
      </w:pPr>
    </w:p>
    <w:p w14:paraId="3D241B8C" w14:textId="77777777" w:rsidR="00E11B60" w:rsidRDefault="00E11B60" w:rsidP="001025FF">
      <w:pPr>
        <w:spacing w:after="0" w:line="360" w:lineRule="auto"/>
        <w:jc w:val="both"/>
        <w:rPr>
          <w:sz w:val="24"/>
          <w:szCs w:val="24"/>
        </w:rPr>
      </w:pPr>
      <w:r>
        <w:rPr>
          <w:sz w:val="24"/>
          <w:szCs w:val="24"/>
        </w:rPr>
        <w:t xml:space="preserve">This research concluded that the Random Forest (RF) classification algorithm gives 96 percent accuracy when compared to other classifier algorithms when the sample dataset processed through various times of training and verification iteratively. The feature selection techniques used in this research shown better results with only 8 features out of 20 in detecting malicious URLs. Those features are </w:t>
      </w:r>
      <w:r w:rsidRPr="006155F7">
        <w:rPr>
          <w:sz w:val="24"/>
          <w:szCs w:val="24"/>
        </w:rPr>
        <w:t>source app</w:t>
      </w:r>
      <w:r w:rsidR="00CE10D2">
        <w:rPr>
          <w:sz w:val="24"/>
          <w:szCs w:val="24"/>
        </w:rPr>
        <w:t>lication</w:t>
      </w:r>
      <w:r w:rsidRPr="006155F7">
        <w:rPr>
          <w:sz w:val="24"/>
          <w:szCs w:val="24"/>
        </w:rPr>
        <w:t xml:space="preserve"> bytes (number of bytes </w:t>
      </w:r>
      <w:r w:rsidR="00E05018">
        <w:rPr>
          <w:sz w:val="24"/>
          <w:szCs w:val="24"/>
        </w:rPr>
        <w:t>transmitted</w:t>
      </w:r>
      <w:r w:rsidRPr="006155F7">
        <w:rPr>
          <w:sz w:val="24"/>
          <w:szCs w:val="24"/>
        </w:rPr>
        <w:t xml:space="preserve"> between server and client), app</w:t>
      </w:r>
      <w:r w:rsidR="00CE10D2">
        <w:rPr>
          <w:sz w:val="24"/>
          <w:szCs w:val="24"/>
        </w:rPr>
        <w:t>lication</w:t>
      </w:r>
      <w:r w:rsidRPr="006155F7">
        <w:rPr>
          <w:sz w:val="24"/>
          <w:szCs w:val="24"/>
        </w:rPr>
        <w:t xml:space="preserve"> bytes </w:t>
      </w:r>
      <w:r w:rsidR="00EC43BD" w:rsidRPr="006155F7">
        <w:rPr>
          <w:sz w:val="24"/>
          <w:szCs w:val="24"/>
        </w:rPr>
        <w:t>(number</w:t>
      </w:r>
      <w:r w:rsidRPr="006155F7">
        <w:rPr>
          <w:sz w:val="24"/>
          <w:szCs w:val="24"/>
        </w:rPr>
        <w:t xml:space="preserve"> of bytes exchanged)</w:t>
      </w:r>
      <w:r>
        <w:rPr>
          <w:sz w:val="24"/>
          <w:szCs w:val="24"/>
        </w:rPr>
        <w:t xml:space="preserve">, </w:t>
      </w:r>
      <w:r w:rsidRPr="006155F7">
        <w:rPr>
          <w:sz w:val="24"/>
          <w:szCs w:val="24"/>
        </w:rPr>
        <w:t>State (website origin state)</w:t>
      </w:r>
      <w:r>
        <w:rPr>
          <w:sz w:val="24"/>
          <w:szCs w:val="24"/>
        </w:rPr>
        <w:t xml:space="preserve">, </w:t>
      </w:r>
      <w:r w:rsidRPr="006155F7">
        <w:rPr>
          <w:sz w:val="24"/>
          <w:szCs w:val="24"/>
        </w:rPr>
        <w:t>Number of special characters (/,@,%...), URL Length (</w:t>
      </w:r>
      <w:r w:rsidR="00CE10D2">
        <w:rPr>
          <w:sz w:val="24"/>
          <w:szCs w:val="24"/>
        </w:rPr>
        <w:t>string length of the</w:t>
      </w:r>
      <w:r w:rsidRPr="006155F7">
        <w:rPr>
          <w:sz w:val="24"/>
          <w:szCs w:val="24"/>
        </w:rPr>
        <w:t xml:space="preserve"> URL), number of various remote ports used which are different from TCP ), remote app packets (packets received from server)</w:t>
      </w:r>
      <w:r>
        <w:rPr>
          <w:sz w:val="24"/>
          <w:szCs w:val="24"/>
        </w:rPr>
        <w:t xml:space="preserve"> and </w:t>
      </w:r>
      <w:r w:rsidRPr="006155F7">
        <w:rPr>
          <w:sz w:val="24"/>
          <w:szCs w:val="24"/>
        </w:rPr>
        <w:t>remote app bytes (received bytes from server)</w:t>
      </w:r>
      <w:r>
        <w:rPr>
          <w:sz w:val="24"/>
          <w:szCs w:val="24"/>
        </w:rPr>
        <w:t xml:space="preserve">. The rules generated in this experiment by machine learning algorithms like </w:t>
      </w:r>
      <w:r w:rsidR="00CE10D2">
        <w:rPr>
          <w:sz w:val="24"/>
          <w:szCs w:val="24"/>
        </w:rPr>
        <w:t xml:space="preserve">FP Growth, </w:t>
      </w:r>
      <w:proofErr w:type="spellStart"/>
      <w:r>
        <w:rPr>
          <w:sz w:val="24"/>
          <w:szCs w:val="24"/>
        </w:rPr>
        <w:t>Apriori</w:t>
      </w:r>
      <w:proofErr w:type="spellEnd"/>
      <w:r>
        <w:rPr>
          <w:sz w:val="24"/>
          <w:szCs w:val="24"/>
        </w:rPr>
        <w:t>, and Decision Tree Rule making are efficiently contributed in detecting malicious URLs with high accuracy.</w:t>
      </w:r>
    </w:p>
    <w:p w14:paraId="2D41958A" w14:textId="77777777" w:rsidR="00E11B60" w:rsidRDefault="00E11B60" w:rsidP="001025FF">
      <w:pPr>
        <w:spacing w:after="0" w:line="360" w:lineRule="auto"/>
        <w:jc w:val="both"/>
        <w:rPr>
          <w:sz w:val="24"/>
          <w:szCs w:val="24"/>
        </w:rPr>
      </w:pPr>
    </w:p>
    <w:p w14:paraId="48129424" w14:textId="44B195E6" w:rsidR="00631544" w:rsidRDefault="000B0BFE" w:rsidP="00631544">
      <w:pPr>
        <w:spacing w:after="0" w:line="360" w:lineRule="auto"/>
        <w:jc w:val="both"/>
        <w:rPr>
          <w:sz w:val="24"/>
          <w:szCs w:val="24"/>
        </w:rPr>
      </w:pPr>
      <w:r>
        <w:rPr>
          <w:sz w:val="24"/>
          <w:szCs w:val="24"/>
        </w:rPr>
        <w:t xml:space="preserve">Another author </w:t>
      </w:r>
      <w:r w:rsidR="00631544" w:rsidRPr="004069C8">
        <w:rPr>
          <w:sz w:val="24"/>
          <w:szCs w:val="24"/>
        </w:rPr>
        <w:t xml:space="preserve">came up with a new approach which can detect the malicious URLS in real time. Proposed system detects a malicious URLs based on machine learning algorithms like Logistic Regression (LR) and it also provides a plug-in which alerts the user about the nature of the URL i.e., malicious or genuine. The proposed model addresses the limitations of the existing classification systems such as dealing with dynamically changing environment (URLs getting </w:t>
      </w:r>
      <w:r w:rsidR="00631544" w:rsidRPr="004069C8">
        <w:rPr>
          <w:sz w:val="24"/>
          <w:szCs w:val="24"/>
        </w:rPr>
        <w:lastRenderedPageBreak/>
        <w:t>added to the system more frequently), alerting the users about malicious URLs which looks similar to genuine website’s URL, rapid change in the structure of the URLs and addressing the issue of personal data theft such as bank credentials by making users aware of the malicious, phishing and spamming content beforehand by introducing a plug-in which can alert the user on accessing malicious URL</w:t>
      </w:r>
      <w:r>
        <w:rPr>
          <w:sz w:val="24"/>
          <w:szCs w:val="24"/>
        </w:rPr>
        <w:t xml:space="preserve"> </w:t>
      </w:r>
      <w:r>
        <w:rPr>
          <w:sz w:val="24"/>
          <w:szCs w:val="24"/>
        </w:rPr>
        <w:fldChar w:fldCharType="begin"/>
      </w:r>
      <w:r>
        <w:rPr>
          <w:sz w:val="24"/>
          <w:szCs w:val="24"/>
        </w:rPr>
        <w:instrText xml:space="preserve"> ADDIN ZOTERO_ITEM CSL_CITATION {"citationID":"Rv02A1D9","properties":{"formattedCitation":"[18]","plainCitation":"[18]","noteIndex":0},"citationItems":[{"id":"OmRKGjpX/7Wd5p3FN","uris":["http://zotero.org/users/local/Qp6rxwyo/items/UY9BEE3X"],"uri":["http://zotero.org/users/local/Qp6rxwyo/items/UY9BEE3X"],"itemData":{"id":60,"type":"paper-conference","abstract":"Malicious URL Spamming is one of the major issues, which is still being faced by our society. Many techniques or solutions have being found out in the past years but still many cyber attacks have being taking place. The aim of this work is to close the existing loopholes, which are being used by attackers to perform URL Spamming. The detection technique used is a plug-in, which is being run using machine learning algorithm. Until now, no method is being found out to block the malicious URL in a real time scenario. Through our work, we aim to block Malicious URL in real time through a plug-in. We use feature extraction and tokenization in the preliminary stage and the result of the feature extraction of URL is given to the machine-learning algorithm, namely Logistic Regression. Using the training data given to the algorithm the test data is being tested and output is produced. Logistic Regression Algorithm thus classifies the test data to be a malicious one or genuine one. In addition, if it is a genuine one through the plug-in used it will be tagged as good and if it is a malicious URL it will be tagged as bad. Moreover, on the spot an error message will be given to the user to indicate that the URL is malicious in nature thereby safeguarding the user from any kind of cyber-attack or fraud.","container-title":"2019 3rd International Conference on Trends in Electronics and Informatics (ICOEI)","DOI":"10.1109/ICOEI.2019.8862664","event":"2019 3rd International Conference on Trends in Electronics and Informatics (ICOEI)","page":"357-359","source":"IEEE Xplore","title":"High Responsive Plug-In for Malicious URL Detection","author":[{"family":"George","given":"Rani"},{"family":"Jalal","given":"Remeez"},{"family":"Raju","given":"Rynku Maria"},{"family":"Sunny","given":"Sneha Susan"},{"family":"Hari","given":"M"}],"issued":{"date-parts":[["2019",4]]}}}],"schema":"https://github.com/citation-style-language/schema/raw/master/csl-citation.json"} </w:instrText>
      </w:r>
      <w:r>
        <w:rPr>
          <w:sz w:val="24"/>
          <w:szCs w:val="24"/>
        </w:rPr>
        <w:fldChar w:fldCharType="separate"/>
      </w:r>
      <w:r w:rsidRPr="00DF61F4">
        <w:rPr>
          <w:rFonts w:ascii="Calibri" w:hAnsi="Calibri" w:cs="Calibri"/>
          <w:sz w:val="24"/>
        </w:rPr>
        <w:t>[18]</w:t>
      </w:r>
      <w:r>
        <w:rPr>
          <w:sz w:val="24"/>
          <w:szCs w:val="24"/>
        </w:rPr>
        <w:fldChar w:fldCharType="end"/>
      </w:r>
      <w:r w:rsidR="00631544" w:rsidRPr="004069C8">
        <w:rPr>
          <w:sz w:val="24"/>
          <w:szCs w:val="24"/>
        </w:rPr>
        <w:t>.</w:t>
      </w:r>
    </w:p>
    <w:p w14:paraId="0BCA0E16" w14:textId="77777777" w:rsidR="00E05018" w:rsidRPr="004069C8" w:rsidRDefault="00E05018" w:rsidP="00631544">
      <w:pPr>
        <w:spacing w:after="0" w:line="360" w:lineRule="auto"/>
        <w:jc w:val="both"/>
        <w:rPr>
          <w:sz w:val="24"/>
          <w:szCs w:val="24"/>
        </w:rPr>
      </w:pPr>
    </w:p>
    <w:p w14:paraId="3A829067" w14:textId="6DC43249" w:rsidR="00631544" w:rsidRPr="004069C8" w:rsidRDefault="00631544" w:rsidP="00631544">
      <w:pPr>
        <w:spacing w:after="0" w:line="360" w:lineRule="auto"/>
        <w:jc w:val="both"/>
        <w:rPr>
          <w:sz w:val="24"/>
          <w:szCs w:val="24"/>
        </w:rPr>
      </w:pPr>
      <w:r w:rsidRPr="004069C8">
        <w:rPr>
          <w:sz w:val="24"/>
          <w:szCs w:val="24"/>
        </w:rPr>
        <w:t xml:space="preserve">The proposed system uses machine learning algorithms to classify malicious and benign URLs and </w:t>
      </w:r>
      <w:r w:rsidR="00E05018" w:rsidRPr="004069C8">
        <w:rPr>
          <w:sz w:val="24"/>
          <w:szCs w:val="24"/>
        </w:rPr>
        <w:t>plug-in</w:t>
      </w:r>
      <w:r w:rsidRPr="004069C8">
        <w:rPr>
          <w:sz w:val="24"/>
          <w:szCs w:val="24"/>
        </w:rPr>
        <w:t xml:space="preserve"> as well. This is implemented in three phases Tokenization, Classification and Plug-In. In Tokenization stage, the lexical and text features of website URL are tokenized or labeled. In Classification stage, the classification algorithm Logistic Regression (LR) is applied on the </w:t>
      </w:r>
      <w:r w:rsidR="00E05018" w:rsidRPr="004069C8">
        <w:rPr>
          <w:sz w:val="24"/>
          <w:szCs w:val="24"/>
        </w:rPr>
        <w:t>labeled</w:t>
      </w:r>
      <w:r w:rsidRPr="004069C8">
        <w:rPr>
          <w:sz w:val="24"/>
          <w:szCs w:val="24"/>
        </w:rPr>
        <w:t xml:space="preserve"> or tokenized features collected in first phase. Logistic Regression is a machine learning algorithm which is based on the binary classification. This algorithm predicts and classifies the URL based on the training data (previous historic data) given to the algorithm. The last stage is Plug-In, the front-end implementation of the proposed system. If user enters a suspicious URL in the </w:t>
      </w:r>
      <w:r w:rsidR="00E05018" w:rsidRPr="004069C8">
        <w:rPr>
          <w:sz w:val="24"/>
          <w:szCs w:val="24"/>
        </w:rPr>
        <w:t>plug-in</w:t>
      </w:r>
      <w:r w:rsidRPr="004069C8">
        <w:rPr>
          <w:sz w:val="24"/>
          <w:szCs w:val="24"/>
        </w:rPr>
        <w:t xml:space="preserve"> it inputs the URL to machine learning algorithm which classifies the URL as malicious or benign and alert the user by tagging the malicious URLs as bad and benign URLs as good. The proposed method is applicable in the real time detection of malicious URL and makes user aware of the threat before resulting in cyber-attack through plug-in, which throws an error message if it detects a malicious or spamming URL. The main advantage is this can be applied throughout the social network which is rampant across the world these days.</w:t>
      </w:r>
    </w:p>
    <w:p w14:paraId="3DEA9789" w14:textId="77777777" w:rsidR="00631544" w:rsidRPr="004069C8" w:rsidRDefault="00631544" w:rsidP="00631544">
      <w:pPr>
        <w:spacing w:after="0" w:line="360" w:lineRule="auto"/>
        <w:jc w:val="both"/>
        <w:rPr>
          <w:sz w:val="24"/>
          <w:szCs w:val="24"/>
        </w:rPr>
      </w:pPr>
    </w:p>
    <w:p w14:paraId="6BC42D9F" w14:textId="4B58A0D7" w:rsidR="00631544" w:rsidRDefault="000B0BFE" w:rsidP="00631544">
      <w:pPr>
        <w:spacing w:after="0" w:line="360" w:lineRule="auto"/>
        <w:jc w:val="both"/>
        <w:rPr>
          <w:sz w:val="24"/>
          <w:szCs w:val="24"/>
        </w:rPr>
      </w:pPr>
      <w:r>
        <w:rPr>
          <w:sz w:val="24"/>
          <w:szCs w:val="24"/>
        </w:rPr>
        <w:t xml:space="preserve">In the other research author </w:t>
      </w:r>
      <w:r w:rsidR="00631544" w:rsidRPr="004069C8">
        <w:rPr>
          <w:sz w:val="24"/>
          <w:szCs w:val="24"/>
        </w:rPr>
        <w:t>proposed a multi-layer filtering model to classify the malicious URLs and normal URLs.</w:t>
      </w:r>
      <w:r w:rsidR="00631544">
        <w:rPr>
          <w:sz w:val="24"/>
          <w:szCs w:val="24"/>
        </w:rPr>
        <w:t xml:space="preserve"> </w:t>
      </w:r>
      <w:r w:rsidR="00631544" w:rsidRPr="004069C8">
        <w:rPr>
          <w:sz w:val="24"/>
          <w:szCs w:val="24"/>
        </w:rPr>
        <w:t xml:space="preserve">The existing systems used different blacklisting and machine learning classification algorithms which has their own advantages and disadvantages as discussed in earlier research works. Considering this fact, in the proposed technique of filtering URLs, the model comprises of four-layer filters which used different classification algorithms such as Support Vector Machine (SVM), Naïve Bayes etc., The four layers are Stratified filter, Alpha N-Bayes threshold training, CART decision tree filter  and Support Vector machine (SVM) filter. The first level filter, stratified filter uses blacklist method, where it maintains two lists of URLs, </w:t>
      </w:r>
      <w:r w:rsidR="00631544" w:rsidRPr="004069C8">
        <w:rPr>
          <w:sz w:val="24"/>
          <w:szCs w:val="24"/>
        </w:rPr>
        <w:lastRenderedPageBreak/>
        <w:t>blacklist with all malicious URLs and white list with all benign URLs. This model filters the URL by traversing through both lists. The second stage filter uses an N-Bayes threshold training model, which works on the basis of Naive Bayesian classification algorithm. Once the model gets the Bayesian probability beyond threshold, the respective URL will be classified. The third stage filter uses CART decision tree filter, where the model will be trained with URLs samples. Similar to Bayesian filter, a threshold is set based on which the leaf node takes decision and put the URL either in malicious or normal group. The last fourth filter of the model uses Support Vector Machine (SVM) filter. In this stage of filtering, the SVM algorithm derives the classification of the URL from upper layer filter. This works along with Bayesian classifier and CART decision tree classifier and determines the classification</w:t>
      </w:r>
      <w:r>
        <w:rPr>
          <w:sz w:val="24"/>
          <w:szCs w:val="24"/>
        </w:rPr>
        <w:t xml:space="preserve"> </w:t>
      </w:r>
      <w:r>
        <w:rPr>
          <w:sz w:val="24"/>
          <w:szCs w:val="24"/>
        </w:rPr>
        <w:fldChar w:fldCharType="begin"/>
      </w:r>
      <w:r>
        <w:rPr>
          <w:sz w:val="24"/>
          <w:szCs w:val="24"/>
        </w:rPr>
        <w:instrText xml:space="preserve"> ADDIN ZOTERO_ITEM CSL_CITATION {"citationID":"JNXGbtjm","properties":{"formattedCitation":"[19]","plainCitation":"[19]","noteIndex":0},"citationItems":[{"id":"OmRKGjpX/SBZuIGhZ","uris":["http://zotero.org/users/local/Qp6rxwyo/items/XRICRJ5F"],"uri":["http://zotero.org/users/local/Qp6rxwyo/items/XRICRJ5F"],"itemData":{"id":58,"type":"paper-conference","abstract":"Malicious URLs are harmful to every aspect of computer users. Detecting of the malicious URL is very important. Currently, detection of malicious webpages techniques includes black-list and white-list methodology and machine learning classification algorithms are used. However, the black-list and white-list technology is useless if a particular URL is not in list. In this paper, we propose a multi-layer model for detecting malicious URL. The filter can directly determine the URL by training the threshold of each layer filter when it reaches the threshold. Otherwise, the filter leaves the URL to next layer. We also used an example to verify that the model can improve the accuracy of URL detection.","container-title":"2017 14th International Computer Conference on Wavelet Active Media Technology and Information Processing (ICCWAMTIP)","DOI":"10.1109/ICCWAMTIP.2017.8301457","event":"2017 14th International Computer Conference on Wavelet Active Media Technology and Information Processing (ICCWAMTIP)","page":"97-100","source":"IEEE Xplore","title":"Malicious URL detection using multi-layer filtering model","author":[{"family":"Kumar","given":"Rajesh"},{"family":"Zhang","given":"Xiaosong"},{"family":"Tariq","given":"Hussain Ahmad"},{"family":"Khan","given":"Riaz Ullah"}],"issued":{"date-parts":[["2017",12]]}}}],"schema":"https://github.com/citation-style-language/schema/raw/master/csl-citation.json"} </w:instrText>
      </w:r>
      <w:r>
        <w:rPr>
          <w:sz w:val="24"/>
          <w:szCs w:val="24"/>
        </w:rPr>
        <w:fldChar w:fldCharType="separate"/>
      </w:r>
      <w:r w:rsidRPr="00DF61F4">
        <w:rPr>
          <w:rFonts w:ascii="Calibri" w:hAnsi="Calibri" w:cs="Calibri"/>
          <w:sz w:val="24"/>
        </w:rPr>
        <w:t>[19]</w:t>
      </w:r>
      <w:r>
        <w:rPr>
          <w:sz w:val="24"/>
          <w:szCs w:val="24"/>
        </w:rPr>
        <w:fldChar w:fldCharType="end"/>
      </w:r>
      <w:r w:rsidR="00631544" w:rsidRPr="004069C8">
        <w:rPr>
          <w:sz w:val="24"/>
          <w:szCs w:val="24"/>
        </w:rPr>
        <w:t>.</w:t>
      </w:r>
    </w:p>
    <w:p w14:paraId="60171835" w14:textId="77777777" w:rsidR="00630546" w:rsidRPr="004069C8" w:rsidRDefault="00630546" w:rsidP="00631544">
      <w:pPr>
        <w:spacing w:after="0" w:line="360" w:lineRule="auto"/>
        <w:jc w:val="both"/>
        <w:rPr>
          <w:sz w:val="24"/>
          <w:szCs w:val="24"/>
        </w:rPr>
      </w:pPr>
    </w:p>
    <w:p w14:paraId="7108955F" w14:textId="7040F6B5" w:rsidR="00EE31FC" w:rsidRDefault="00631544" w:rsidP="001025FF">
      <w:pPr>
        <w:spacing w:after="0" w:line="360" w:lineRule="auto"/>
        <w:jc w:val="both"/>
        <w:rPr>
          <w:sz w:val="24"/>
          <w:szCs w:val="24"/>
        </w:rPr>
      </w:pPr>
      <w:r w:rsidRPr="004069C8">
        <w:rPr>
          <w:sz w:val="24"/>
          <w:szCs w:val="24"/>
        </w:rPr>
        <w:t xml:space="preserve">For the demonstration of the multi-layer filtering method, 10000 samples of malicious and normal URLs each are collected. From the big dataset, features are extracted based on the rules such as special characters in domain name (#, $, @, ~, _, -), popular domain extensions (com, </w:t>
      </w:r>
      <w:proofErr w:type="spellStart"/>
      <w:r w:rsidRPr="004069C8">
        <w:rPr>
          <w:sz w:val="24"/>
          <w:szCs w:val="24"/>
        </w:rPr>
        <w:t>en</w:t>
      </w:r>
      <w:proofErr w:type="spellEnd"/>
      <w:r w:rsidRPr="004069C8">
        <w:rPr>
          <w:sz w:val="24"/>
          <w:szCs w:val="24"/>
        </w:rPr>
        <w:t>, net, org, cc), number of full stops (.) in URL name, URL text length, length of the longest URL name segment and meaningful words in the main URL domain name. After extracting these features from the 20000 URLs dataset, a machine learning model is trained with different sample datasets using Bayesian, CART decision tree and Support Vector Machine (SVM) classifier models separately. Using these three classifiers another machine learning model is built and this multi layered filtering model is trained with the big URL dataset by setting reasonable thresholds and the results produced by this model are compared with other machine learning classifiers. The demonstration of this experiment proves conveys that CART decision tree yields better results among all the three classifier techniques. Also, it summarizes that the multilayer filtering model which is formed with the combination of Bayesian classifier, CART decision tree classifier and Support Vector Machine classifier given more accurate and reliable results in classification of malicious URLs and benign URLs when compared to the individual classifiers.</w:t>
      </w:r>
    </w:p>
    <w:p w14:paraId="07456A8E" w14:textId="0D15732D" w:rsidR="000B0BFE" w:rsidRDefault="000B0BFE" w:rsidP="001025FF">
      <w:pPr>
        <w:spacing w:after="0" w:line="360" w:lineRule="auto"/>
        <w:jc w:val="both"/>
        <w:rPr>
          <w:sz w:val="24"/>
          <w:szCs w:val="24"/>
        </w:rPr>
      </w:pPr>
    </w:p>
    <w:p w14:paraId="0AF0318F" w14:textId="2EE5FCA4" w:rsidR="000B0BFE" w:rsidRDefault="000B0BFE" w:rsidP="001025FF">
      <w:pPr>
        <w:spacing w:after="0" w:line="360" w:lineRule="auto"/>
        <w:jc w:val="both"/>
        <w:rPr>
          <w:sz w:val="24"/>
          <w:szCs w:val="24"/>
        </w:rPr>
      </w:pPr>
      <w:r>
        <w:rPr>
          <w:sz w:val="24"/>
          <w:szCs w:val="24"/>
        </w:rPr>
        <w:t xml:space="preserve">From some </w:t>
      </w:r>
      <w:r w:rsidR="007A408A">
        <w:rPr>
          <w:sz w:val="24"/>
          <w:szCs w:val="24"/>
        </w:rPr>
        <w:t>research</w:t>
      </w:r>
      <w:r>
        <w:rPr>
          <w:sz w:val="24"/>
          <w:szCs w:val="24"/>
        </w:rPr>
        <w:t xml:space="preserve"> and observations, we have found that deep neural network such as LSTM (Long short-term memory) efficiently classifies the target values for other CTR application [21]. </w:t>
      </w:r>
      <w:r>
        <w:rPr>
          <w:sz w:val="24"/>
          <w:szCs w:val="24"/>
        </w:rPr>
        <w:lastRenderedPageBreak/>
        <w:t>Therefore</w:t>
      </w:r>
      <w:r w:rsidR="007A408A">
        <w:rPr>
          <w:sz w:val="24"/>
          <w:szCs w:val="24"/>
        </w:rPr>
        <w:t>,</w:t>
      </w:r>
      <w:r>
        <w:rPr>
          <w:sz w:val="24"/>
          <w:szCs w:val="24"/>
        </w:rPr>
        <w:t xml:space="preserve"> to efficiently detect the </w:t>
      </w:r>
      <w:r w:rsidR="007A408A">
        <w:rPr>
          <w:sz w:val="24"/>
          <w:szCs w:val="24"/>
        </w:rPr>
        <w:t xml:space="preserve">malicious URLs and to reduce the false negative and false positive values from the predictions we are using deep neural network LSTM and to prove its concept practically, we are also implementing different machine learning models and measuring the performance using the classification metrics such as precision, recall and F1-score.  </w:t>
      </w:r>
      <w:r>
        <w:rPr>
          <w:sz w:val="24"/>
          <w:szCs w:val="24"/>
        </w:rPr>
        <w:t xml:space="preserve"> </w:t>
      </w:r>
    </w:p>
    <w:p w14:paraId="715761D5" w14:textId="77777777" w:rsidR="00630546" w:rsidRDefault="00630546" w:rsidP="001025FF">
      <w:pPr>
        <w:spacing w:after="0" w:line="360" w:lineRule="auto"/>
        <w:jc w:val="both"/>
        <w:rPr>
          <w:sz w:val="24"/>
          <w:szCs w:val="24"/>
        </w:rPr>
      </w:pPr>
    </w:p>
    <w:p w14:paraId="40512031" w14:textId="77777777" w:rsidR="005D41CD" w:rsidRDefault="005D41CD" w:rsidP="001025FF">
      <w:pPr>
        <w:spacing w:after="0" w:line="360" w:lineRule="auto"/>
        <w:jc w:val="both"/>
        <w:rPr>
          <w:sz w:val="24"/>
          <w:szCs w:val="24"/>
        </w:rPr>
      </w:pPr>
    </w:p>
    <w:p w14:paraId="034CBC5D" w14:textId="0CFD73CE" w:rsidR="005D41CD" w:rsidRPr="00CC6A28" w:rsidRDefault="00CC6A28" w:rsidP="00FB34A2">
      <w:pPr>
        <w:pStyle w:val="Heading1"/>
        <w:numPr>
          <w:ilvl w:val="0"/>
          <w:numId w:val="4"/>
        </w:numPr>
        <w:spacing w:line="360" w:lineRule="auto"/>
        <w:rPr>
          <w:b/>
          <w:bCs/>
          <w:color w:val="000000" w:themeColor="text1"/>
        </w:rPr>
      </w:pPr>
      <w:bookmarkStart w:id="2" w:name="_Toc49090497"/>
      <w:r w:rsidRPr="00CC6A28">
        <w:rPr>
          <w:b/>
          <w:bCs/>
          <w:color w:val="000000" w:themeColor="text1"/>
        </w:rPr>
        <w:t>Methodology</w:t>
      </w:r>
      <w:bookmarkEnd w:id="2"/>
    </w:p>
    <w:p w14:paraId="5851822D" w14:textId="195320C4" w:rsidR="00CC6A28" w:rsidRDefault="00FD5783" w:rsidP="00891FD3">
      <w:pPr>
        <w:spacing w:line="360" w:lineRule="auto"/>
        <w:jc w:val="both"/>
        <w:rPr>
          <w:sz w:val="24"/>
          <w:szCs w:val="24"/>
        </w:rPr>
      </w:pPr>
      <w:r>
        <w:rPr>
          <w:sz w:val="24"/>
          <w:szCs w:val="24"/>
        </w:rPr>
        <w:t>Hackers implants the viruses and trojan</w:t>
      </w:r>
      <w:r w:rsidR="005C2BFF">
        <w:rPr>
          <w:sz w:val="24"/>
          <w:szCs w:val="24"/>
        </w:rPr>
        <w:t>.</w:t>
      </w:r>
      <w:r>
        <w:rPr>
          <w:sz w:val="24"/>
          <w:szCs w:val="24"/>
        </w:rPr>
        <w:t xml:space="preserve"> </w:t>
      </w:r>
      <w:r w:rsidR="005C2BFF">
        <w:rPr>
          <w:sz w:val="24"/>
          <w:szCs w:val="24"/>
        </w:rPr>
        <w:t xml:space="preserve">Where, </w:t>
      </w:r>
      <w:r>
        <w:rPr>
          <w:sz w:val="24"/>
          <w:szCs w:val="24"/>
        </w:rPr>
        <w:t xml:space="preserve">URL is the main source </w:t>
      </w:r>
      <w:r w:rsidR="005C2BFF">
        <w:rPr>
          <w:sz w:val="24"/>
          <w:szCs w:val="24"/>
        </w:rPr>
        <w:t>of</w:t>
      </w:r>
      <w:r>
        <w:rPr>
          <w:sz w:val="24"/>
          <w:szCs w:val="24"/>
        </w:rPr>
        <w:t xml:space="preserve"> distribution </w:t>
      </w:r>
      <w:r w:rsidR="005C2BFF">
        <w:rPr>
          <w:sz w:val="24"/>
          <w:szCs w:val="24"/>
        </w:rPr>
        <w:t xml:space="preserve">for performing harmful activities. Therefore, detection of malicious URL becomes an important step. In this section we are proposing a framework, with different machine learning and deep learning approach </w:t>
      </w:r>
      <w:r w:rsidR="00E46A24">
        <w:rPr>
          <w:sz w:val="24"/>
          <w:szCs w:val="24"/>
        </w:rPr>
        <w:t>to</w:t>
      </w:r>
      <w:r w:rsidR="005C2BFF">
        <w:rPr>
          <w:sz w:val="24"/>
          <w:szCs w:val="24"/>
        </w:rPr>
        <w:t xml:space="preserve"> accurately classify the malicious or legit URL. The proposed framework consists of various steps which include data cleaning, data normalization, data sampling and many other methods. We will discuss each of the step, shown in Figure 3. </w:t>
      </w:r>
    </w:p>
    <w:p w14:paraId="40F359B3" w14:textId="77777777" w:rsidR="005C2BFF" w:rsidRPr="00CB3D61" w:rsidRDefault="005C2BFF" w:rsidP="005C2BFF">
      <w:pPr>
        <w:jc w:val="both"/>
        <w:rPr>
          <w:sz w:val="24"/>
          <w:szCs w:val="24"/>
        </w:rPr>
      </w:pPr>
    </w:p>
    <w:p w14:paraId="31E2F6FB" w14:textId="682DCAC0" w:rsidR="005D41CD" w:rsidRDefault="00295DC1" w:rsidP="00295DC1">
      <w:pPr>
        <w:spacing w:after="0" w:line="360" w:lineRule="auto"/>
        <w:jc w:val="center"/>
        <w:rPr>
          <w:sz w:val="24"/>
          <w:szCs w:val="24"/>
        </w:rPr>
      </w:pPr>
      <w:r>
        <w:rPr>
          <w:noProof/>
          <w:sz w:val="24"/>
          <w:szCs w:val="24"/>
        </w:rPr>
        <w:drawing>
          <wp:inline distT="0" distB="0" distL="0" distR="0" wp14:anchorId="355D1E16" wp14:editId="238982FC">
            <wp:extent cx="3940143" cy="3487479"/>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7839" cy="3503142"/>
                    </a:xfrm>
                    <a:prstGeom prst="rect">
                      <a:avLst/>
                    </a:prstGeom>
                    <a:noFill/>
                    <a:ln>
                      <a:noFill/>
                    </a:ln>
                  </pic:spPr>
                </pic:pic>
              </a:graphicData>
            </a:graphic>
          </wp:inline>
        </w:drawing>
      </w:r>
    </w:p>
    <w:p w14:paraId="78535F9E" w14:textId="554F9236" w:rsidR="00295DC1" w:rsidRPr="005C2BFF" w:rsidRDefault="00295DC1" w:rsidP="00295DC1">
      <w:pPr>
        <w:spacing w:after="0" w:line="360" w:lineRule="auto"/>
        <w:jc w:val="center"/>
        <w:rPr>
          <w:sz w:val="20"/>
          <w:szCs w:val="20"/>
        </w:rPr>
      </w:pPr>
      <w:r w:rsidRPr="005C2BFF">
        <w:rPr>
          <w:sz w:val="20"/>
          <w:szCs w:val="20"/>
        </w:rPr>
        <w:t xml:space="preserve">Figure </w:t>
      </w:r>
      <w:r>
        <w:rPr>
          <w:sz w:val="20"/>
          <w:szCs w:val="20"/>
        </w:rPr>
        <w:t>3</w:t>
      </w:r>
      <w:r w:rsidRPr="005C2BFF">
        <w:rPr>
          <w:sz w:val="20"/>
          <w:szCs w:val="20"/>
        </w:rPr>
        <w:t xml:space="preserve">: </w:t>
      </w:r>
      <w:r>
        <w:rPr>
          <w:sz w:val="20"/>
          <w:szCs w:val="20"/>
        </w:rPr>
        <w:t>Proposed Framework for URL detection</w:t>
      </w:r>
    </w:p>
    <w:p w14:paraId="3FC80ACE" w14:textId="77777777" w:rsidR="00295DC1" w:rsidRDefault="00295DC1" w:rsidP="00295DC1">
      <w:pPr>
        <w:spacing w:after="0" w:line="360" w:lineRule="auto"/>
        <w:rPr>
          <w:sz w:val="24"/>
          <w:szCs w:val="24"/>
        </w:rPr>
      </w:pPr>
    </w:p>
    <w:p w14:paraId="54FBAC78" w14:textId="77777777" w:rsidR="00295DC1" w:rsidRDefault="00295DC1" w:rsidP="00295DC1">
      <w:pPr>
        <w:spacing w:after="0" w:line="360" w:lineRule="auto"/>
        <w:rPr>
          <w:sz w:val="24"/>
          <w:szCs w:val="24"/>
        </w:rPr>
      </w:pPr>
    </w:p>
    <w:p w14:paraId="28343E6E" w14:textId="5A67EDBA" w:rsidR="00BB6AAB" w:rsidRPr="00FB34A2" w:rsidRDefault="007F1BD5" w:rsidP="007F1BD5">
      <w:pPr>
        <w:pStyle w:val="ListParagraph"/>
        <w:spacing w:after="0" w:line="360" w:lineRule="auto"/>
        <w:ind w:left="1080"/>
        <w:jc w:val="both"/>
        <w:rPr>
          <w:rFonts w:cstheme="minorHAnsi"/>
          <w:sz w:val="24"/>
          <w:szCs w:val="24"/>
        </w:rPr>
      </w:pPr>
      <w:bookmarkStart w:id="3" w:name="_Toc49090498"/>
      <w:r>
        <w:rPr>
          <w:rStyle w:val="Heading2Char"/>
        </w:rPr>
        <w:t xml:space="preserve">3.1 </w:t>
      </w:r>
      <w:r w:rsidR="00295DC1" w:rsidRPr="007F1BD5">
        <w:rPr>
          <w:rStyle w:val="Heading2Char"/>
        </w:rPr>
        <w:t>URL Dataset:</w:t>
      </w:r>
      <w:bookmarkEnd w:id="3"/>
      <w:r w:rsidR="00295DC1" w:rsidRPr="00295DC1">
        <w:rPr>
          <w:rFonts w:cstheme="minorHAnsi"/>
          <w:sz w:val="24"/>
          <w:szCs w:val="24"/>
        </w:rPr>
        <w:t xml:space="preserve"> The dataset has been collected from UCI machine learning repository </w:t>
      </w:r>
      <w:r w:rsidR="002269DD">
        <w:rPr>
          <w:rFonts w:cstheme="minorHAnsi"/>
          <w:color w:val="000000"/>
          <w:sz w:val="24"/>
          <w:szCs w:val="24"/>
          <w:shd w:val="clear" w:color="auto" w:fill="FFFFFF"/>
        </w:rPr>
        <w:t>[20]</w:t>
      </w:r>
      <w:r w:rsidR="0051588B">
        <w:rPr>
          <w:rFonts w:cstheme="minorHAnsi"/>
          <w:color w:val="000000"/>
          <w:sz w:val="24"/>
          <w:szCs w:val="24"/>
          <w:shd w:val="clear" w:color="auto" w:fill="FFFFFF"/>
        </w:rPr>
        <w:t xml:space="preserve">. </w:t>
      </w:r>
      <w:r w:rsidR="00D35C2A">
        <w:rPr>
          <w:rFonts w:cstheme="minorHAnsi"/>
          <w:color w:val="000000"/>
          <w:sz w:val="24"/>
          <w:szCs w:val="24"/>
          <w:shd w:val="clear" w:color="auto" w:fill="FFFFFF"/>
        </w:rPr>
        <w:t>The dataset contains 2.4 million URLs. The target values in the dataset is -1 and +1. Where the -1 symbol is used for the malicious URL and +1 value represent the benign URL. Due to which it becomes a binary classification problem. To maintain the data privacy, the attributed of URL data are anonymized. The 2.4 million URLs of ICML-09 have been collected in the 120 days of time.</w:t>
      </w:r>
      <w:r w:rsidR="00FB34A2">
        <w:rPr>
          <w:rFonts w:cstheme="minorHAnsi"/>
          <w:color w:val="000000"/>
          <w:sz w:val="24"/>
          <w:szCs w:val="24"/>
          <w:shd w:val="clear" w:color="auto" w:fill="FFFFFF"/>
        </w:rPr>
        <w:t xml:space="preserve"> </w:t>
      </w:r>
      <w:r w:rsidR="00BB6AAB" w:rsidRPr="00FB34A2">
        <w:rPr>
          <w:rFonts w:cstheme="minorHAnsi"/>
          <w:sz w:val="24"/>
          <w:szCs w:val="24"/>
        </w:rPr>
        <w:t xml:space="preserve">URL dataset does not contain the content, inside the webpage. </w:t>
      </w:r>
    </w:p>
    <w:p w14:paraId="6C153C47" w14:textId="77777777" w:rsidR="00AB461B" w:rsidRPr="00AB461B" w:rsidRDefault="00AB461B" w:rsidP="00891FD3">
      <w:pPr>
        <w:pStyle w:val="ListParagraph"/>
        <w:spacing w:after="0" w:line="360" w:lineRule="auto"/>
        <w:jc w:val="both"/>
        <w:rPr>
          <w:rFonts w:cstheme="minorHAnsi"/>
          <w:sz w:val="24"/>
          <w:szCs w:val="24"/>
        </w:rPr>
      </w:pPr>
    </w:p>
    <w:p w14:paraId="68F49494" w14:textId="6FCF5E33" w:rsidR="00891FD3" w:rsidRDefault="007F1BD5" w:rsidP="007F1BD5">
      <w:pPr>
        <w:pStyle w:val="ListParagraph"/>
        <w:spacing w:after="0" w:line="360" w:lineRule="auto"/>
        <w:ind w:left="1134"/>
        <w:jc w:val="both"/>
        <w:rPr>
          <w:rFonts w:cstheme="minorHAnsi"/>
          <w:sz w:val="24"/>
          <w:szCs w:val="24"/>
        </w:rPr>
      </w:pPr>
      <w:bookmarkStart w:id="4" w:name="_Toc49090499"/>
      <w:r>
        <w:rPr>
          <w:rStyle w:val="Heading2Char"/>
        </w:rPr>
        <w:t xml:space="preserve">3.2 </w:t>
      </w:r>
      <w:r w:rsidR="00AB461B" w:rsidRPr="007F1BD5">
        <w:rPr>
          <w:rStyle w:val="Heading2Char"/>
        </w:rPr>
        <w:t>Feature Extraction &amp; Selection:</w:t>
      </w:r>
      <w:bookmarkEnd w:id="4"/>
      <w:r w:rsidR="00AB461B">
        <w:rPr>
          <w:rFonts w:cstheme="minorHAnsi"/>
          <w:sz w:val="24"/>
          <w:szCs w:val="24"/>
        </w:rPr>
        <w:t xml:space="preserve"> There are 3.2 million features associated with the URL reputation data. The features are either lexical features or host-based features. Bag of words, number of dots, length of URL, domain name, hostname are some of lexical properties of the URL. Whereas, connection speed, WHOIS information</w:t>
      </w:r>
      <w:r w:rsidR="00BB6AAB">
        <w:rPr>
          <w:rFonts w:cstheme="minorHAnsi"/>
          <w:sz w:val="24"/>
          <w:szCs w:val="24"/>
        </w:rPr>
        <w:t xml:space="preserve">, Membership in blacklists, Location and other DNS related properties are the part of host-based features. Total URL reputation dataset contains the 62% lexical features. </w:t>
      </w:r>
      <w:r w:rsidR="00891FD3">
        <w:rPr>
          <w:rFonts w:cstheme="minorHAnsi"/>
          <w:sz w:val="24"/>
          <w:szCs w:val="24"/>
        </w:rPr>
        <w:t>Whereas</w:t>
      </w:r>
      <w:r w:rsidR="00BB6AAB">
        <w:rPr>
          <w:rFonts w:cstheme="minorHAnsi"/>
          <w:sz w:val="24"/>
          <w:szCs w:val="24"/>
        </w:rPr>
        <w:t xml:space="preserve"> the remaining 38% are host-based features. The dataset contains the day wise URL data. Each day file </w:t>
      </w:r>
      <w:r w:rsidR="00891FD3">
        <w:rPr>
          <w:rFonts w:cstheme="minorHAnsi"/>
          <w:sz w:val="24"/>
          <w:szCs w:val="24"/>
        </w:rPr>
        <w:t>has</w:t>
      </w:r>
      <w:r w:rsidR="00BB6AAB">
        <w:rPr>
          <w:rFonts w:cstheme="minorHAnsi"/>
          <w:sz w:val="24"/>
          <w:szCs w:val="24"/>
        </w:rPr>
        <w:t xml:space="preserve"> approximately 20,000 URLs. The dataset has been collected over the period of 120 days. </w:t>
      </w:r>
      <w:r w:rsidR="00891FD3">
        <w:rPr>
          <w:rFonts w:cstheme="minorHAnsi"/>
          <w:sz w:val="24"/>
          <w:szCs w:val="24"/>
        </w:rPr>
        <w:t>The following table shows the properties of lexical and host-based features.</w:t>
      </w:r>
    </w:p>
    <w:p w14:paraId="67B3CA00" w14:textId="5A2217B6" w:rsidR="00AB461B" w:rsidRDefault="00891FD3" w:rsidP="00891FD3">
      <w:pPr>
        <w:pStyle w:val="ListParagraph"/>
        <w:spacing w:after="0" w:line="360" w:lineRule="auto"/>
        <w:jc w:val="both"/>
        <w:rPr>
          <w:rFonts w:cstheme="minorHAnsi"/>
          <w:sz w:val="24"/>
          <w:szCs w:val="24"/>
        </w:rPr>
      </w:pPr>
      <w:r>
        <w:rPr>
          <w:rFonts w:cstheme="minorHAnsi"/>
          <w:sz w:val="24"/>
          <w:szCs w:val="24"/>
        </w:rPr>
        <w:t xml:space="preserve"> </w:t>
      </w:r>
    </w:p>
    <w:p w14:paraId="1D86F95D" w14:textId="56A7385C" w:rsidR="00BB6AAB" w:rsidRDefault="00BB6AAB" w:rsidP="00891FD3">
      <w:pPr>
        <w:pStyle w:val="ListParagraph"/>
        <w:spacing w:after="0" w:line="360" w:lineRule="auto"/>
        <w:jc w:val="center"/>
        <w:rPr>
          <w:rFonts w:cstheme="minorHAnsi"/>
          <w:sz w:val="24"/>
          <w:szCs w:val="24"/>
        </w:rPr>
      </w:pPr>
      <w:r>
        <w:rPr>
          <w:noProof/>
        </w:rPr>
        <w:drawing>
          <wp:inline distT="0" distB="0" distL="0" distR="0" wp14:anchorId="75E8222B" wp14:editId="1B78CBF2">
            <wp:extent cx="5007281" cy="1750408"/>
            <wp:effectExtent l="0" t="0" r="317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0299" cy="1758455"/>
                    </a:xfrm>
                    <a:prstGeom prst="rect">
                      <a:avLst/>
                    </a:prstGeom>
                  </pic:spPr>
                </pic:pic>
              </a:graphicData>
            </a:graphic>
          </wp:inline>
        </w:drawing>
      </w:r>
    </w:p>
    <w:p w14:paraId="682A1808" w14:textId="4E1908C3" w:rsidR="00891FD3" w:rsidRPr="00891FD3" w:rsidRDefault="00891FD3" w:rsidP="00891FD3">
      <w:pPr>
        <w:pStyle w:val="ListParagraph"/>
        <w:spacing w:after="0" w:line="360" w:lineRule="auto"/>
        <w:jc w:val="center"/>
        <w:rPr>
          <w:rFonts w:cstheme="minorHAnsi"/>
          <w:sz w:val="20"/>
          <w:szCs w:val="20"/>
        </w:rPr>
      </w:pPr>
      <w:r w:rsidRPr="00891FD3">
        <w:rPr>
          <w:rFonts w:cstheme="minorHAnsi"/>
          <w:sz w:val="20"/>
          <w:szCs w:val="20"/>
        </w:rPr>
        <w:t>Table 1 : Feature Description of Dataset</w:t>
      </w:r>
    </w:p>
    <w:p w14:paraId="7B0E287F" w14:textId="2F9109C6" w:rsidR="00891FD3" w:rsidRPr="00FC73B9" w:rsidRDefault="00891FD3" w:rsidP="00FC73B9">
      <w:pPr>
        <w:spacing w:after="0" w:line="360" w:lineRule="auto"/>
        <w:jc w:val="both"/>
        <w:rPr>
          <w:rFonts w:cstheme="minorHAnsi"/>
          <w:b/>
          <w:bCs/>
          <w:sz w:val="24"/>
          <w:szCs w:val="24"/>
        </w:rPr>
      </w:pPr>
    </w:p>
    <w:p w14:paraId="3BEDB75C" w14:textId="0229A6FB" w:rsidR="00D35C2A" w:rsidRPr="00FC73B9" w:rsidRDefault="007F1BD5" w:rsidP="007F1BD5">
      <w:pPr>
        <w:spacing w:after="0" w:line="360" w:lineRule="auto"/>
        <w:ind w:left="567"/>
        <w:jc w:val="both"/>
        <w:rPr>
          <w:rFonts w:cstheme="minorHAnsi"/>
          <w:b/>
          <w:bCs/>
          <w:sz w:val="24"/>
          <w:szCs w:val="24"/>
        </w:rPr>
      </w:pPr>
      <w:bookmarkStart w:id="5" w:name="_Toc49090500"/>
      <w:r>
        <w:rPr>
          <w:rStyle w:val="Heading2Char"/>
        </w:rPr>
        <w:lastRenderedPageBreak/>
        <w:t xml:space="preserve">3.3 </w:t>
      </w:r>
      <w:r w:rsidR="00891FD3" w:rsidRPr="007F1BD5">
        <w:rPr>
          <w:rStyle w:val="Heading2Char"/>
        </w:rPr>
        <w:t>Model Selection and Training:</w:t>
      </w:r>
      <w:bookmarkEnd w:id="5"/>
      <w:r w:rsidR="00891FD3" w:rsidRPr="007F1BD5">
        <w:rPr>
          <w:rStyle w:val="Heading2Char"/>
        </w:rPr>
        <w:t xml:space="preserve">  </w:t>
      </w:r>
      <w:r w:rsidR="00DB4C42" w:rsidRPr="00FC73B9">
        <w:rPr>
          <w:rFonts w:cstheme="minorHAnsi"/>
          <w:sz w:val="24"/>
          <w:szCs w:val="24"/>
        </w:rPr>
        <w:t xml:space="preserve">There are various supervised machine learning </w:t>
      </w:r>
      <w:r>
        <w:rPr>
          <w:rFonts w:cstheme="minorHAnsi"/>
          <w:sz w:val="24"/>
          <w:szCs w:val="24"/>
        </w:rPr>
        <w:t xml:space="preserve">      </w:t>
      </w:r>
      <w:r w:rsidR="00DB4C42" w:rsidRPr="00FC73B9">
        <w:rPr>
          <w:rFonts w:cstheme="minorHAnsi"/>
          <w:sz w:val="24"/>
          <w:szCs w:val="24"/>
        </w:rPr>
        <w:t xml:space="preserve">models, which can classify the URLs as malicious or benign. In order to select the best model for our classification. We have trained the URL reputation dataset over </w:t>
      </w:r>
      <w:r w:rsidR="003576BC" w:rsidRPr="00FC73B9">
        <w:rPr>
          <w:rFonts w:cstheme="minorHAnsi"/>
          <w:sz w:val="24"/>
          <w:szCs w:val="24"/>
        </w:rPr>
        <w:t xml:space="preserve">the different machine learning and deep learning classifier. The machine learning based selected algorithms are Random forest, logistic regression, support vector machine and naïve </w:t>
      </w:r>
      <w:proofErr w:type="spellStart"/>
      <w:r w:rsidR="003576BC" w:rsidRPr="00FC73B9">
        <w:rPr>
          <w:rFonts w:cstheme="minorHAnsi"/>
          <w:sz w:val="24"/>
          <w:szCs w:val="24"/>
        </w:rPr>
        <w:t>bayes</w:t>
      </w:r>
      <w:proofErr w:type="spellEnd"/>
      <w:r w:rsidR="003576BC" w:rsidRPr="00FC73B9">
        <w:rPr>
          <w:rFonts w:cstheme="minorHAnsi"/>
          <w:sz w:val="24"/>
          <w:szCs w:val="24"/>
        </w:rPr>
        <w:t>. Whereas, to implement the deep learning model, we are using LSTM</w:t>
      </w:r>
      <w:r w:rsidR="00955921" w:rsidRPr="00FC73B9">
        <w:rPr>
          <w:rFonts w:cstheme="minorHAnsi"/>
          <w:sz w:val="24"/>
          <w:szCs w:val="24"/>
        </w:rPr>
        <w:t xml:space="preserve"> (Long short-term memory)</w:t>
      </w:r>
      <w:r w:rsidR="003576BC" w:rsidRPr="00FC73B9">
        <w:rPr>
          <w:rFonts w:cstheme="minorHAnsi"/>
          <w:sz w:val="24"/>
          <w:szCs w:val="24"/>
        </w:rPr>
        <w:t xml:space="preserve"> </w:t>
      </w:r>
      <w:r w:rsidR="00955921" w:rsidRPr="00FC73B9">
        <w:rPr>
          <w:rFonts w:cstheme="minorHAnsi"/>
          <w:sz w:val="24"/>
          <w:szCs w:val="24"/>
        </w:rPr>
        <w:t xml:space="preserve">neural network </w:t>
      </w:r>
      <w:r w:rsidR="003576BC" w:rsidRPr="00FC73B9">
        <w:rPr>
          <w:rFonts w:cstheme="minorHAnsi"/>
          <w:sz w:val="24"/>
          <w:szCs w:val="24"/>
        </w:rPr>
        <w:t xml:space="preserve">algorithm. </w:t>
      </w:r>
      <w:r w:rsidR="00955921" w:rsidRPr="00FC73B9">
        <w:rPr>
          <w:rFonts w:cstheme="minorHAnsi"/>
          <w:sz w:val="24"/>
          <w:szCs w:val="24"/>
        </w:rPr>
        <w:t xml:space="preserve">A subset of data has been extracted and divided in ratio of training and testing set. We have utilized the 80% of </w:t>
      </w:r>
      <w:r w:rsidR="00CA3F0D" w:rsidRPr="00FC73B9">
        <w:rPr>
          <w:rFonts w:cstheme="minorHAnsi"/>
          <w:sz w:val="24"/>
          <w:szCs w:val="24"/>
        </w:rPr>
        <w:t>URL</w:t>
      </w:r>
      <w:r w:rsidR="00955921" w:rsidRPr="00FC73B9">
        <w:rPr>
          <w:rFonts w:cstheme="minorHAnsi"/>
          <w:sz w:val="24"/>
          <w:szCs w:val="24"/>
        </w:rPr>
        <w:t xml:space="preserve"> data for training </w:t>
      </w:r>
      <w:r w:rsidR="00CA3F0D" w:rsidRPr="00FC73B9">
        <w:rPr>
          <w:rFonts w:cstheme="minorHAnsi"/>
          <w:sz w:val="24"/>
          <w:szCs w:val="24"/>
        </w:rPr>
        <w:t xml:space="preserve">and remaining 20% of data for testing purposes. </w:t>
      </w:r>
    </w:p>
    <w:p w14:paraId="02FFC725" w14:textId="77777777" w:rsidR="00CA3F0D" w:rsidRPr="00CA3F0D" w:rsidRDefault="00CA3F0D" w:rsidP="00CA3F0D">
      <w:pPr>
        <w:pStyle w:val="ListParagraph"/>
        <w:spacing w:after="0" w:line="360" w:lineRule="auto"/>
        <w:jc w:val="both"/>
        <w:rPr>
          <w:rFonts w:cstheme="minorHAnsi"/>
          <w:b/>
          <w:bCs/>
          <w:sz w:val="24"/>
          <w:szCs w:val="24"/>
        </w:rPr>
      </w:pPr>
    </w:p>
    <w:p w14:paraId="42E50C13" w14:textId="41467330" w:rsidR="00FD24F0" w:rsidRPr="007F1BD5" w:rsidRDefault="007F1BD5" w:rsidP="007F1BD5">
      <w:pPr>
        <w:spacing w:after="0" w:line="360" w:lineRule="auto"/>
        <w:ind w:left="567"/>
        <w:jc w:val="both"/>
        <w:rPr>
          <w:rFonts w:cstheme="minorHAnsi"/>
          <w:b/>
          <w:bCs/>
          <w:sz w:val="24"/>
          <w:szCs w:val="24"/>
        </w:rPr>
      </w:pPr>
      <w:bookmarkStart w:id="6" w:name="_Toc49090501"/>
      <w:r>
        <w:rPr>
          <w:rStyle w:val="Heading2Char"/>
        </w:rPr>
        <w:t xml:space="preserve">3.4 </w:t>
      </w:r>
      <w:r w:rsidR="00CA3F0D" w:rsidRPr="007F1BD5">
        <w:rPr>
          <w:rStyle w:val="Heading2Char"/>
        </w:rPr>
        <w:t>Evaluation and Comparison:</w:t>
      </w:r>
      <w:bookmarkEnd w:id="6"/>
      <w:r w:rsidR="00CA3F0D" w:rsidRPr="007F1BD5">
        <w:rPr>
          <w:rFonts w:cstheme="minorHAnsi"/>
          <w:b/>
          <w:bCs/>
          <w:sz w:val="24"/>
          <w:szCs w:val="24"/>
        </w:rPr>
        <w:t xml:space="preserve"> </w:t>
      </w:r>
      <w:r w:rsidR="00CA3F0D" w:rsidRPr="007F1BD5">
        <w:rPr>
          <w:rFonts w:cstheme="minorHAnsi"/>
          <w:sz w:val="24"/>
          <w:szCs w:val="24"/>
        </w:rPr>
        <w:t xml:space="preserve">As the detection of malicious URL is a binary classification problem, therefore are various performance metrics which can utilized in order to know the overall performance of the model. </w:t>
      </w:r>
      <w:r w:rsidR="00FD24F0" w:rsidRPr="007F1BD5">
        <w:rPr>
          <w:rFonts w:cstheme="minorHAnsi"/>
          <w:sz w:val="24"/>
          <w:szCs w:val="24"/>
        </w:rPr>
        <w:t xml:space="preserve">Confusion matrix is highly used for evaluating the performance of classification model on test data. The number of correctly classified and incorrectly classified values are summarized using confusion matrix. It provided a deep insight about the type of error made by the classifier. There are four major terms True positive, True negative, false positive and false negative used for confusion matrix. Based on these values, the various score such as precision, recall, f1-score can be calculated. Accuracy is another important metrics, represents the overall performance of the classifier. For deep learning model, we are even calculating the loss, in making predictions by LSTM neural network. The evaluation of model is an iterative approach, as there are various parameters associated with machine learning and deep learning approach. Every time we perform the parameter tuning, in order to achieve the best results from the model. </w:t>
      </w:r>
    </w:p>
    <w:p w14:paraId="341176E5" w14:textId="77777777" w:rsidR="00DB4C42" w:rsidRPr="00891FD3" w:rsidRDefault="00DB4C42" w:rsidP="00DB4C42">
      <w:pPr>
        <w:pStyle w:val="ListParagraph"/>
        <w:spacing w:after="0" w:line="360" w:lineRule="auto"/>
        <w:jc w:val="both"/>
        <w:rPr>
          <w:rFonts w:cstheme="minorHAnsi"/>
          <w:b/>
          <w:bCs/>
          <w:sz w:val="24"/>
          <w:szCs w:val="24"/>
        </w:rPr>
      </w:pPr>
    </w:p>
    <w:p w14:paraId="128A20B1" w14:textId="31B6C71C" w:rsidR="00FB34A2" w:rsidRDefault="00FB34A2" w:rsidP="00FB34A2">
      <w:pPr>
        <w:pStyle w:val="Heading1"/>
        <w:numPr>
          <w:ilvl w:val="0"/>
          <w:numId w:val="6"/>
        </w:numPr>
        <w:spacing w:line="360" w:lineRule="auto"/>
        <w:rPr>
          <w:b/>
          <w:bCs/>
          <w:color w:val="000000" w:themeColor="text1"/>
        </w:rPr>
      </w:pPr>
      <w:bookmarkStart w:id="7" w:name="_Toc49090502"/>
      <w:r>
        <w:rPr>
          <w:b/>
          <w:bCs/>
          <w:color w:val="000000" w:themeColor="text1"/>
        </w:rPr>
        <w:t>Implementation</w:t>
      </w:r>
      <w:bookmarkEnd w:id="7"/>
    </w:p>
    <w:p w14:paraId="3BF89139" w14:textId="53AECC1A" w:rsidR="005D41CD" w:rsidRDefault="00FB34A2" w:rsidP="001025FF">
      <w:pPr>
        <w:spacing w:after="0" w:line="360" w:lineRule="auto"/>
        <w:jc w:val="both"/>
        <w:rPr>
          <w:sz w:val="24"/>
          <w:szCs w:val="24"/>
        </w:rPr>
      </w:pPr>
      <w:r>
        <w:rPr>
          <w:sz w:val="24"/>
          <w:szCs w:val="24"/>
        </w:rPr>
        <w:t xml:space="preserve">As detection of malicious is a binary classification task. Various classification algorithms have been implemented for achieving better results. All our experiments have been performed in a </w:t>
      </w:r>
      <w:r>
        <w:rPr>
          <w:sz w:val="24"/>
          <w:szCs w:val="24"/>
        </w:rPr>
        <w:lastRenderedPageBreak/>
        <w:t>single machine. The machine is running over windows operating system with installation of latest version of python3. Some of the python libraries have also been utilized</w:t>
      </w:r>
      <w:r w:rsidR="00FC73B9">
        <w:rPr>
          <w:sz w:val="24"/>
          <w:szCs w:val="24"/>
        </w:rPr>
        <w:t xml:space="preserve"> which includes matplotlib, </w:t>
      </w:r>
      <w:proofErr w:type="spellStart"/>
      <w:r w:rsidR="00FC73B9">
        <w:rPr>
          <w:sz w:val="24"/>
          <w:szCs w:val="24"/>
        </w:rPr>
        <w:t>numpy</w:t>
      </w:r>
      <w:proofErr w:type="spellEnd"/>
      <w:r w:rsidR="00FC73B9">
        <w:rPr>
          <w:sz w:val="24"/>
          <w:szCs w:val="24"/>
        </w:rPr>
        <w:t xml:space="preserve">, </w:t>
      </w:r>
      <w:proofErr w:type="spellStart"/>
      <w:r w:rsidR="00FC73B9">
        <w:rPr>
          <w:sz w:val="24"/>
          <w:szCs w:val="24"/>
        </w:rPr>
        <w:t>scipy</w:t>
      </w:r>
      <w:proofErr w:type="spellEnd"/>
      <w:r w:rsidR="00FC73B9">
        <w:rPr>
          <w:sz w:val="24"/>
          <w:szCs w:val="24"/>
        </w:rPr>
        <w:t xml:space="preserve">, scikit-learn. For applying deep learning LSTM neural network, </w:t>
      </w:r>
      <w:proofErr w:type="spellStart"/>
      <w:r w:rsidR="00FC73B9">
        <w:rPr>
          <w:sz w:val="24"/>
          <w:szCs w:val="24"/>
        </w:rPr>
        <w:t>keras</w:t>
      </w:r>
      <w:proofErr w:type="spellEnd"/>
      <w:r w:rsidR="00FC73B9">
        <w:rPr>
          <w:sz w:val="24"/>
          <w:szCs w:val="24"/>
        </w:rPr>
        <w:t xml:space="preserve"> APIs and libraries have been utilized. For effective handling of dataset pandas framework have been utilized. The following system specifications are required to run the implemented code.</w:t>
      </w:r>
    </w:p>
    <w:p w14:paraId="3F8A78C2" w14:textId="0126B489" w:rsidR="00FC73B9" w:rsidRDefault="00FC73B9" w:rsidP="00FC73B9">
      <w:pPr>
        <w:pStyle w:val="ListParagraph"/>
        <w:numPr>
          <w:ilvl w:val="0"/>
          <w:numId w:val="7"/>
        </w:numPr>
        <w:spacing w:after="0" w:line="360" w:lineRule="auto"/>
        <w:jc w:val="both"/>
        <w:rPr>
          <w:sz w:val="24"/>
          <w:szCs w:val="24"/>
        </w:rPr>
      </w:pPr>
      <w:r>
        <w:rPr>
          <w:sz w:val="24"/>
          <w:szCs w:val="24"/>
        </w:rPr>
        <w:t>Operating system : Windows</w:t>
      </w:r>
    </w:p>
    <w:p w14:paraId="73D8D5E3" w14:textId="7F4CC765" w:rsidR="00FC73B9" w:rsidRDefault="00FC73B9" w:rsidP="00FC73B9">
      <w:pPr>
        <w:pStyle w:val="ListParagraph"/>
        <w:numPr>
          <w:ilvl w:val="0"/>
          <w:numId w:val="7"/>
        </w:numPr>
        <w:spacing w:after="0" w:line="360" w:lineRule="auto"/>
        <w:jc w:val="both"/>
        <w:rPr>
          <w:sz w:val="24"/>
          <w:szCs w:val="24"/>
        </w:rPr>
      </w:pPr>
      <w:r>
        <w:rPr>
          <w:sz w:val="24"/>
          <w:szCs w:val="24"/>
        </w:rPr>
        <w:t>Main Memory : 8GB (DDR4)</w:t>
      </w:r>
    </w:p>
    <w:p w14:paraId="109ECE22" w14:textId="53471EDC" w:rsidR="00FC73B9" w:rsidRDefault="00FC73B9" w:rsidP="00FC73B9">
      <w:pPr>
        <w:pStyle w:val="ListParagraph"/>
        <w:numPr>
          <w:ilvl w:val="0"/>
          <w:numId w:val="7"/>
        </w:numPr>
        <w:spacing w:after="0" w:line="360" w:lineRule="auto"/>
        <w:jc w:val="both"/>
        <w:rPr>
          <w:sz w:val="24"/>
          <w:szCs w:val="24"/>
        </w:rPr>
      </w:pPr>
      <w:r>
        <w:rPr>
          <w:sz w:val="24"/>
          <w:szCs w:val="24"/>
        </w:rPr>
        <w:t>GPU : Ryzen 5 2400G</w:t>
      </w:r>
    </w:p>
    <w:p w14:paraId="6A77AE51" w14:textId="38B6871F" w:rsidR="00FC73B9" w:rsidRDefault="00FC73B9" w:rsidP="00FC73B9">
      <w:pPr>
        <w:pStyle w:val="ListParagraph"/>
        <w:numPr>
          <w:ilvl w:val="0"/>
          <w:numId w:val="7"/>
        </w:numPr>
        <w:spacing w:after="0" w:line="360" w:lineRule="auto"/>
        <w:jc w:val="both"/>
        <w:rPr>
          <w:sz w:val="24"/>
          <w:szCs w:val="24"/>
        </w:rPr>
      </w:pPr>
      <w:r>
        <w:rPr>
          <w:sz w:val="24"/>
          <w:szCs w:val="24"/>
        </w:rPr>
        <w:t>Hard disk : 30GB</w:t>
      </w:r>
    </w:p>
    <w:p w14:paraId="4D6A8FB8" w14:textId="55C5C3EE" w:rsidR="00FC73B9" w:rsidRDefault="00FC73B9" w:rsidP="00FC73B9">
      <w:pPr>
        <w:pStyle w:val="ListParagraph"/>
        <w:numPr>
          <w:ilvl w:val="0"/>
          <w:numId w:val="7"/>
        </w:numPr>
        <w:spacing w:after="0" w:line="360" w:lineRule="auto"/>
        <w:jc w:val="both"/>
        <w:rPr>
          <w:sz w:val="24"/>
          <w:szCs w:val="24"/>
        </w:rPr>
      </w:pPr>
      <w:r>
        <w:rPr>
          <w:sz w:val="24"/>
          <w:szCs w:val="24"/>
        </w:rPr>
        <w:t>Programming Language : Python</w:t>
      </w:r>
    </w:p>
    <w:p w14:paraId="1EFA6E8F" w14:textId="30968F4B" w:rsidR="00FC73B9" w:rsidRDefault="00FC73B9" w:rsidP="00FC73B9">
      <w:pPr>
        <w:pStyle w:val="ListParagraph"/>
        <w:numPr>
          <w:ilvl w:val="0"/>
          <w:numId w:val="7"/>
        </w:numPr>
        <w:spacing w:after="0" w:line="360" w:lineRule="auto"/>
        <w:jc w:val="both"/>
        <w:rPr>
          <w:sz w:val="24"/>
          <w:szCs w:val="24"/>
        </w:rPr>
      </w:pPr>
      <w:r>
        <w:rPr>
          <w:sz w:val="24"/>
          <w:szCs w:val="24"/>
        </w:rPr>
        <w:t xml:space="preserve">Libraries used : </w:t>
      </w:r>
      <w:proofErr w:type="spellStart"/>
      <w:r>
        <w:rPr>
          <w:sz w:val="24"/>
          <w:szCs w:val="24"/>
        </w:rPr>
        <w:t>Keras</w:t>
      </w:r>
      <w:proofErr w:type="spellEnd"/>
      <w:r>
        <w:rPr>
          <w:sz w:val="24"/>
          <w:szCs w:val="24"/>
        </w:rPr>
        <w:t xml:space="preserve">, pandas, </w:t>
      </w:r>
      <w:proofErr w:type="spellStart"/>
      <w:r>
        <w:rPr>
          <w:sz w:val="24"/>
          <w:szCs w:val="24"/>
        </w:rPr>
        <w:t>numpy</w:t>
      </w:r>
      <w:proofErr w:type="spellEnd"/>
      <w:r>
        <w:rPr>
          <w:sz w:val="24"/>
          <w:szCs w:val="24"/>
        </w:rPr>
        <w:t>, matplotlib and scikit-learn</w:t>
      </w:r>
    </w:p>
    <w:p w14:paraId="1B03FAF4" w14:textId="4C1DAE99" w:rsidR="00FC73B9" w:rsidRPr="00FC73B9" w:rsidRDefault="00FC73B9" w:rsidP="00FC73B9">
      <w:pPr>
        <w:spacing w:after="0" w:line="360" w:lineRule="auto"/>
        <w:jc w:val="both"/>
        <w:rPr>
          <w:sz w:val="24"/>
          <w:szCs w:val="24"/>
        </w:rPr>
      </w:pPr>
      <w:r>
        <w:rPr>
          <w:sz w:val="24"/>
          <w:szCs w:val="24"/>
        </w:rPr>
        <w:t xml:space="preserve">We are using the </w:t>
      </w:r>
      <w:proofErr w:type="spellStart"/>
      <w:r>
        <w:rPr>
          <w:sz w:val="24"/>
          <w:szCs w:val="24"/>
        </w:rPr>
        <w:t>jupyter</w:t>
      </w:r>
      <w:proofErr w:type="spellEnd"/>
      <w:r>
        <w:rPr>
          <w:sz w:val="24"/>
          <w:szCs w:val="24"/>
        </w:rPr>
        <w:t xml:space="preserve"> notebook as IDE for real time visualization of results. The dataset is stored in the local disk of system. </w:t>
      </w:r>
    </w:p>
    <w:p w14:paraId="307B2A5C" w14:textId="16285302" w:rsidR="001025FF" w:rsidRDefault="001025FF" w:rsidP="00FB34A2">
      <w:pPr>
        <w:pStyle w:val="Heading1"/>
        <w:numPr>
          <w:ilvl w:val="0"/>
          <w:numId w:val="6"/>
        </w:numPr>
        <w:spacing w:line="360" w:lineRule="auto"/>
        <w:rPr>
          <w:b/>
          <w:bCs/>
          <w:color w:val="000000" w:themeColor="text1"/>
        </w:rPr>
      </w:pPr>
      <w:bookmarkStart w:id="8" w:name="_Toc49090503"/>
      <w:r>
        <w:rPr>
          <w:b/>
          <w:bCs/>
          <w:color w:val="000000" w:themeColor="text1"/>
        </w:rPr>
        <w:t>Results and Discussion</w:t>
      </w:r>
      <w:bookmarkEnd w:id="8"/>
    </w:p>
    <w:p w14:paraId="2395DB77" w14:textId="4B075B7F" w:rsidR="001025FF" w:rsidRDefault="001025FF" w:rsidP="001025FF">
      <w:pPr>
        <w:spacing w:line="360" w:lineRule="auto"/>
        <w:jc w:val="both"/>
        <w:rPr>
          <w:rFonts w:cstheme="minorHAnsi"/>
          <w:sz w:val="24"/>
          <w:szCs w:val="24"/>
        </w:rPr>
      </w:pPr>
      <w:r w:rsidRPr="001025FF">
        <w:rPr>
          <w:sz w:val="24"/>
          <w:szCs w:val="24"/>
        </w:rPr>
        <w:t xml:space="preserve">As described the methodology section, we have </w:t>
      </w:r>
      <w:r>
        <w:rPr>
          <w:sz w:val="24"/>
          <w:szCs w:val="24"/>
        </w:rPr>
        <w:t xml:space="preserve">utilized </w:t>
      </w:r>
      <w:r w:rsidRPr="001025FF">
        <w:rPr>
          <w:sz w:val="24"/>
          <w:szCs w:val="24"/>
        </w:rPr>
        <w:t xml:space="preserve">5 different models which includes the </w:t>
      </w:r>
      <w:r w:rsidRPr="001025FF">
        <w:rPr>
          <w:rFonts w:cstheme="minorHAnsi"/>
          <w:sz w:val="24"/>
          <w:szCs w:val="24"/>
        </w:rPr>
        <w:t xml:space="preserve">Random forest, logistic regression, support vector machine, naïve </w:t>
      </w:r>
      <w:proofErr w:type="spellStart"/>
      <w:r w:rsidRPr="001025FF">
        <w:rPr>
          <w:rFonts w:cstheme="minorHAnsi"/>
          <w:sz w:val="24"/>
          <w:szCs w:val="24"/>
        </w:rPr>
        <w:t>bayes</w:t>
      </w:r>
      <w:proofErr w:type="spellEnd"/>
      <w:r w:rsidRPr="001025FF">
        <w:rPr>
          <w:rFonts w:cstheme="minorHAnsi"/>
          <w:sz w:val="24"/>
          <w:szCs w:val="24"/>
        </w:rPr>
        <w:t xml:space="preserve"> and LSTM neural network.  </w:t>
      </w:r>
      <w:r>
        <w:rPr>
          <w:rFonts w:cstheme="minorHAnsi"/>
          <w:sz w:val="24"/>
          <w:szCs w:val="24"/>
        </w:rPr>
        <w:t xml:space="preserve">We will train the dataset for each model and calculate their respective accuracy, precision, recall and f1-score. </w:t>
      </w:r>
      <w:r w:rsidR="00A54862">
        <w:rPr>
          <w:rFonts w:cstheme="minorHAnsi"/>
          <w:sz w:val="24"/>
          <w:szCs w:val="24"/>
        </w:rPr>
        <w:t xml:space="preserve">For machine learning models we can compare the training time for each individual algorithm. Whereas, in the case of deep learning the training time of model depends on the number of epochs. Higher epoch value has higher training time. For LSTM neural network, additionally we have also calculated the validation loss. Many authors believe that reduction of loss value on every epoch, indirectly increase the accuracy of the model. The loss graph for LSTM neural network is shown in Figure 4. The loss obtained while training the data is called train loss. </w:t>
      </w:r>
      <w:r w:rsidR="00E46A24">
        <w:rPr>
          <w:rFonts w:cstheme="minorHAnsi"/>
          <w:sz w:val="24"/>
          <w:szCs w:val="24"/>
        </w:rPr>
        <w:t>Whereas</w:t>
      </w:r>
      <w:r w:rsidR="00A54862">
        <w:rPr>
          <w:rFonts w:cstheme="minorHAnsi"/>
          <w:sz w:val="24"/>
          <w:szCs w:val="24"/>
        </w:rPr>
        <w:t xml:space="preserve"> the validation loss is calculated over the test data. </w:t>
      </w:r>
      <w:r w:rsidR="00E46A24">
        <w:rPr>
          <w:rFonts w:cstheme="minorHAnsi"/>
          <w:sz w:val="24"/>
          <w:szCs w:val="24"/>
        </w:rPr>
        <w:t xml:space="preserve">On every epoch the training and validation loss are decreasing. The lowest validation loss measured for 50 number of epochs is 0.0174. </w:t>
      </w:r>
    </w:p>
    <w:p w14:paraId="2CA4C2CB" w14:textId="3C94E7A3" w:rsidR="00A54862" w:rsidRDefault="00A54862" w:rsidP="00E46A24">
      <w:pPr>
        <w:spacing w:line="360" w:lineRule="auto"/>
        <w:jc w:val="center"/>
        <w:rPr>
          <w:rFonts w:cstheme="minorHAnsi"/>
          <w:sz w:val="24"/>
          <w:szCs w:val="24"/>
        </w:rPr>
      </w:pPr>
      <w:r>
        <w:rPr>
          <w:noProof/>
        </w:rPr>
        <w:lastRenderedPageBreak/>
        <w:drawing>
          <wp:inline distT="0" distB="0" distL="0" distR="0" wp14:anchorId="4C8BD1B0" wp14:editId="1431939F">
            <wp:extent cx="5475767" cy="2789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3501" cy="2793891"/>
                    </a:xfrm>
                    <a:prstGeom prst="rect">
                      <a:avLst/>
                    </a:prstGeom>
                  </pic:spPr>
                </pic:pic>
              </a:graphicData>
            </a:graphic>
          </wp:inline>
        </w:drawing>
      </w:r>
    </w:p>
    <w:p w14:paraId="7EA583DA" w14:textId="595A7C75" w:rsidR="00A54862" w:rsidRPr="005C2BFF" w:rsidRDefault="00A54862" w:rsidP="00A54862">
      <w:pPr>
        <w:spacing w:after="0" w:line="360" w:lineRule="auto"/>
        <w:jc w:val="center"/>
        <w:rPr>
          <w:sz w:val="20"/>
          <w:szCs w:val="20"/>
        </w:rPr>
      </w:pPr>
      <w:r w:rsidRPr="005C2BFF">
        <w:rPr>
          <w:sz w:val="20"/>
          <w:szCs w:val="20"/>
        </w:rPr>
        <w:t xml:space="preserve">Figure </w:t>
      </w:r>
      <w:r>
        <w:rPr>
          <w:sz w:val="20"/>
          <w:szCs w:val="20"/>
        </w:rPr>
        <w:t>4</w:t>
      </w:r>
      <w:r w:rsidRPr="005C2BFF">
        <w:rPr>
          <w:sz w:val="20"/>
          <w:szCs w:val="20"/>
        </w:rPr>
        <w:t>:</w:t>
      </w:r>
      <w:r>
        <w:rPr>
          <w:sz w:val="20"/>
          <w:szCs w:val="20"/>
        </w:rPr>
        <w:t xml:space="preserve"> Graph of Validation loss for LSTM neural network</w:t>
      </w:r>
    </w:p>
    <w:p w14:paraId="37871C7A" w14:textId="5F6A1191" w:rsidR="00A54862" w:rsidRDefault="00E46A24" w:rsidP="001025FF">
      <w:pPr>
        <w:spacing w:line="360" w:lineRule="auto"/>
        <w:jc w:val="both"/>
        <w:rPr>
          <w:rFonts w:cstheme="minorHAnsi"/>
          <w:sz w:val="24"/>
          <w:szCs w:val="24"/>
        </w:rPr>
      </w:pPr>
      <w:r>
        <w:rPr>
          <w:rFonts w:cstheme="minorHAnsi"/>
          <w:sz w:val="24"/>
          <w:szCs w:val="24"/>
        </w:rPr>
        <w:t xml:space="preserve">For any classification problem, accuracy is an important metrics. Which informs about the overall performance of the model. We will mainly focus on the validation accuracy, which informs about the performance of model over the test data. </w:t>
      </w:r>
      <w:r w:rsidR="0000140D">
        <w:rPr>
          <w:rFonts w:cstheme="minorHAnsi"/>
          <w:sz w:val="24"/>
          <w:szCs w:val="24"/>
        </w:rPr>
        <w:t>As increase in the number of epochs we have observed increase in accuracy. The maximum validation accuracy achieved by LSTM neural network for 50 epochs is 97.82%. The accuracy graph of LSTM neural network is shown in Figure 5. For further discussion about the PRF score, We have plotted a comparison graph which represents the PRF score of every machine learning and deep learning model proposed in this research.  The</w:t>
      </w:r>
      <w:r w:rsidR="006A45F9">
        <w:rPr>
          <w:rFonts w:cstheme="minorHAnsi"/>
          <w:sz w:val="24"/>
          <w:szCs w:val="24"/>
        </w:rPr>
        <w:t xml:space="preserve"> </w:t>
      </w:r>
      <w:r w:rsidR="0000140D">
        <w:rPr>
          <w:rFonts w:cstheme="minorHAnsi"/>
          <w:sz w:val="24"/>
          <w:szCs w:val="24"/>
        </w:rPr>
        <w:t>precision</w:t>
      </w:r>
      <w:r w:rsidR="006A45F9">
        <w:rPr>
          <w:rFonts w:cstheme="minorHAnsi"/>
          <w:sz w:val="24"/>
          <w:szCs w:val="24"/>
        </w:rPr>
        <w:t xml:space="preserve"> score</w:t>
      </w:r>
      <w:r w:rsidR="0000140D">
        <w:rPr>
          <w:rFonts w:cstheme="minorHAnsi"/>
          <w:sz w:val="24"/>
          <w:szCs w:val="24"/>
        </w:rPr>
        <w:t xml:space="preserve"> is inversely proportional to false positive rate. </w:t>
      </w:r>
      <w:r w:rsidR="006A45F9">
        <w:rPr>
          <w:rFonts w:cstheme="minorHAnsi"/>
          <w:sz w:val="24"/>
          <w:szCs w:val="24"/>
        </w:rPr>
        <w:t xml:space="preserve">Whereas the recall score is inversely proportional to false negative rate.  A bar graph shown in Figure 6, represents a comparative analysis of PRF score for LSTM neural network, logistic regression, random forest, naïve </w:t>
      </w:r>
      <w:proofErr w:type="spellStart"/>
      <w:r w:rsidR="006A45F9">
        <w:rPr>
          <w:rFonts w:cstheme="minorHAnsi"/>
          <w:sz w:val="24"/>
          <w:szCs w:val="24"/>
        </w:rPr>
        <w:t>bayes</w:t>
      </w:r>
      <w:proofErr w:type="spellEnd"/>
      <w:r w:rsidR="006A45F9">
        <w:rPr>
          <w:rFonts w:cstheme="minorHAnsi"/>
          <w:sz w:val="24"/>
          <w:szCs w:val="24"/>
        </w:rPr>
        <w:t xml:space="preserve"> and support vector machine. It has been observed that </w:t>
      </w:r>
      <w:r w:rsidR="002F53CA">
        <w:rPr>
          <w:rFonts w:cstheme="minorHAnsi"/>
          <w:sz w:val="24"/>
          <w:szCs w:val="24"/>
        </w:rPr>
        <w:t xml:space="preserve">naïve </w:t>
      </w:r>
      <w:proofErr w:type="spellStart"/>
      <w:r w:rsidR="002F53CA">
        <w:rPr>
          <w:rFonts w:cstheme="minorHAnsi"/>
          <w:sz w:val="24"/>
          <w:szCs w:val="24"/>
        </w:rPr>
        <w:t>bayes</w:t>
      </w:r>
      <w:proofErr w:type="spellEnd"/>
      <w:r w:rsidR="002F53CA">
        <w:rPr>
          <w:rFonts w:cstheme="minorHAnsi"/>
          <w:sz w:val="24"/>
          <w:szCs w:val="24"/>
        </w:rPr>
        <w:t xml:space="preserve"> algorithm achieves the </w:t>
      </w:r>
      <w:r w:rsidR="006A45F9">
        <w:rPr>
          <w:rFonts w:cstheme="minorHAnsi"/>
          <w:sz w:val="24"/>
          <w:szCs w:val="24"/>
        </w:rPr>
        <w:t>lowest prec</w:t>
      </w:r>
      <w:r w:rsidR="002F53CA">
        <w:rPr>
          <w:rFonts w:cstheme="minorHAnsi"/>
          <w:sz w:val="24"/>
          <w:szCs w:val="24"/>
        </w:rPr>
        <w:t>ision, recall and f1score value and the highest PRF score has been achieved using the LSTM neural network. LSTM model, which is an deep learning algorithm outperforms than all other machine learning models in terms of precision, recall and f1score.  While among the machine learning classifiers Support vector machine achieves the highest precision, recall and F1score of 0.9</w:t>
      </w:r>
      <w:r w:rsidR="00A0307C">
        <w:rPr>
          <w:rFonts w:cstheme="minorHAnsi"/>
          <w:sz w:val="24"/>
          <w:szCs w:val="24"/>
        </w:rPr>
        <w:t xml:space="preserve">6. </w:t>
      </w:r>
      <w:r w:rsidR="002F53CA">
        <w:rPr>
          <w:rFonts w:cstheme="minorHAnsi"/>
          <w:sz w:val="24"/>
          <w:szCs w:val="24"/>
        </w:rPr>
        <w:t xml:space="preserve"> </w:t>
      </w:r>
    </w:p>
    <w:p w14:paraId="6E4A8B2B" w14:textId="5F9E1CF7" w:rsidR="00E46A24" w:rsidRDefault="00E46A24" w:rsidP="00E46A24">
      <w:pPr>
        <w:spacing w:line="360" w:lineRule="auto"/>
        <w:jc w:val="center"/>
        <w:rPr>
          <w:rFonts w:cstheme="minorHAnsi"/>
          <w:sz w:val="24"/>
          <w:szCs w:val="24"/>
        </w:rPr>
      </w:pPr>
      <w:r>
        <w:rPr>
          <w:noProof/>
        </w:rPr>
        <w:lastRenderedPageBreak/>
        <w:drawing>
          <wp:inline distT="0" distB="0" distL="0" distR="0" wp14:anchorId="7FDDD1CD" wp14:editId="519CCAB9">
            <wp:extent cx="5685169" cy="283894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06810" cy="2849748"/>
                    </a:xfrm>
                    <a:prstGeom prst="rect">
                      <a:avLst/>
                    </a:prstGeom>
                  </pic:spPr>
                </pic:pic>
              </a:graphicData>
            </a:graphic>
          </wp:inline>
        </w:drawing>
      </w:r>
    </w:p>
    <w:p w14:paraId="1816F299" w14:textId="77944D58" w:rsidR="0000140D" w:rsidRPr="005C2BFF" w:rsidRDefault="0000140D" w:rsidP="0000140D">
      <w:pPr>
        <w:spacing w:after="0" w:line="360" w:lineRule="auto"/>
        <w:jc w:val="center"/>
        <w:rPr>
          <w:sz w:val="20"/>
          <w:szCs w:val="20"/>
        </w:rPr>
      </w:pPr>
      <w:r w:rsidRPr="005C2BFF">
        <w:rPr>
          <w:sz w:val="20"/>
          <w:szCs w:val="20"/>
        </w:rPr>
        <w:t xml:space="preserve">Figure </w:t>
      </w:r>
      <w:r w:rsidR="006A45F9">
        <w:rPr>
          <w:sz w:val="20"/>
          <w:szCs w:val="20"/>
        </w:rPr>
        <w:t>5</w:t>
      </w:r>
      <w:r w:rsidRPr="005C2BFF">
        <w:rPr>
          <w:sz w:val="20"/>
          <w:szCs w:val="20"/>
        </w:rPr>
        <w:t>:</w:t>
      </w:r>
      <w:r>
        <w:rPr>
          <w:sz w:val="20"/>
          <w:szCs w:val="20"/>
        </w:rPr>
        <w:t xml:space="preserve"> Accuracy Graph of LSTM neural network</w:t>
      </w:r>
    </w:p>
    <w:p w14:paraId="4FCA1F13" w14:textId="77777777" w:rsidR="0000140D" w:rsidRDefault="0000140D" w:rsidP="00E46A24">
      <w:pPr>
        <w:spacing w:line="360" w:lineRule="auto"/>
        <w:jc w:val="center"/>
        <w:rPr>
          <w:rFonts w:cstheme="minorHAnsi"/>
          <w:sz w:val="24"/>
          <w:szCs w:val="24"/>
        </w:rPr>
      </w:pPr>
    </w:p>
    <w:p w14:paraId="19FE840F" w14:textId="742CFFC2" w:rsidR="006A45F9" w:rsidRDefault="00A54862" w:rsidP="001025FF">
      <w:pPr>
        <w:spacing w:line="360" w:lineRule="auto"/>
        <w:jc w:val="both"/>
        <w:rPr>
          <w:sz w:val="24"/>
          <w:szCs w:val="24"/>
        </w:rPr>
      </w:pPr>
      <w:r>
        <w:rPr>
          <w:noProof/>
          <w:sz w:val="24"/>
          <w:szCs w:val="24"/>
        </w:rPr>
        <w:drawing>
          <wp:inline distT="0" distB="0" distL="0" distR="0" wp14:anchorId="5D128DA8" wp14:editId="20243FF9">
            <wp:extent cx="5943600" cy="2498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498725"/>
                    </a:xfrm>
                    <a:prstGeom prst="rect">
                      <a:avLst/>
                    </a:prstGeom>
                    <a:noFill/>
                    <a:ln>
                      <a:noFill/>
                    </a:ln>
                  </pic:spPr>
                </pic:pic>
              </a:graphicData>
            </a:graphic>
          </wp:inline>
        </w:drawing>
      </w:r>
    </w:p>
    <w:p w14:paraId="0930D413" w14:textId="02D29BBB" w:rsidR="006A45F9" w:rsidRPr="005C2BFF" w:rsidRDefault="006A45F9" w:rsidP="006A45F9">
      <w:pPr>
        <w:spacing w:after="0" w:line="360" w:lineRule="auto"/>
        <w:jc w:val="center"/>
        <w:rPr>
          <w:sz w:val="20"/>
          <w:szCs w:val="20"/>
        </w:rPr>
      </w:pPr>
      <w:r w:rsidRPr="005C2BFF">
        <w:rPr>
          <w:sz w:val="20"/>
          <w:szCs w:val="20"/>
        </w:rPr>
        <w:t xml:space="preserve">Figure </w:t>
      </w:r>
      <w:r>
        <w:rPr>
          <w:sz w:val="20"/>
          <w:szCs w:val="20"/>
        </w:rPr>
        <w:t>5</w:t>
      </w:r>
      <w:r w:rsidRPr="005C2BFF">
        <w:rPr>
          <w:sz w:val="20"/>
          <w:szCs w:val="20"/>
        </w:rPr>
        <w:t>:</w:t>
      </w:r>
      <w:r>
        <w:rPr>
          <w:sz w:val="20"/>
          <w:szCs w:val="20"/>
        </w:rPr>
        <w:t xml:space="preserve"> PRF score comparison graph </w:t>
      </w:r>
    </w:p>
    <w:p w14:paraId="7D5CA890" w14:textId="0E86190E" w:rsidR="006A45F9" w:rsidRDefault="00A0307C" w:rsidP="001025FF">
      <w:pPr>
        <w:spacing w:line="360" w:lineRule="auto"/>
        <w:jc w:val="both"/>
        <w:rPr>
          <w:sz w:val="24"/>
          <w:szCs w:val="24"/>
        </w:rPr>
      </w:pPr>
      <w:r>
        <w:rPr>
          <w:sz w:val="24"/>
          <w:szCs w:val="24"/>
        </w:rPr>
        <w:t xml:space="preserve">On further analysis, in terms of accuracy we have observed that LSTM again provides the significantly better accuracy as compared to other models. A highest accuracy of 97.82% has been achieved using LSTM neural network. Whereas the accuracy score for SVM, Logistic regression, random forest and naïve </w:t>
      </w:r>
      <w:proofErr w:type="spellStart"/>
      <w:r>
        <w:rPr>
          <w:sz w:val="24"/>
          <w:szCs w:val="24"/>
        </w:rPr>
        <w:t>bayes</w:t>
      </w:r>
      <w:proofErr w:type="spellEnd"/>
      <w:r>
        <w:rPr>
          <w:sz w:val="24"/>
          <w:szCs w:val="24"/>
        </w:rPr>
        <w:t xml:space="preserve"> are 96.43, 95.92, 91.18 and 82.07. All the analysis clearly indicates that LSTM neural network has the lowest false positive and false negative value and its should have high number of true positive and true negative values. The activation function plays an </w:t>
      </w:r>
      <w:r>
        <w:rPr>
          <w:sz w:val="24"/>
          <w:szCs w:val="24"/>
        </w:rPr>
        <w:lastRenderedPageBreak/>
        <w:t>important role in performance measure of LSTM model. In LSTM neural network, the activation function is used ‘</w:t>
      </w:r>
      <w:proofErr w:type="spellStart"/>
      <w:r>
        <w:rPr>
          <w:sz w:val="24"/>
          <w:szCs w:val="24"/>
        </w:rPr>
        <w:t>ReLu</w:t>
      </w:r>
      <w:proofErr w:type="spellEnd"/>
      <w:r>
        <w:rPr>
          <w:sz w:val="24"/>
          <w:szCs w:val="24"/>
        </w:rPr>
        <w:t xml:space="preserve">’ which helps the LSTM model to achieve the highest precision, recall, f1score and accuracy as compared to other models.  Our proposed LSTM model consists of 5 layers. Where the 2 layers are input and output layers and remaining 3 layers are hidden layers. </w:t>
      </w:r>
      <w:r w:rsidR="001D7A11">
        <w:rPr>
          <w:sz w:val="24"/>
          <w:szCs w:val="24"/>
        </w:rPr>
        <w:t xml:space="preserve">Hidden layers decides the complexity of model. </w:t>
      </w:r>
      <w:r>
        <w:rPr>
          <w:sz w:val="24"/>
          <w:szCs w:val="24"/>
        </w:rPr>
        <w:t xml:space="preserve"> </w:t>
      </w:r>
    </w:p>
    <w:p w14:paraId="19FEAC4A" w14:textId="2381D753" w:rsidR="001025FF" w:rsidRDefault="00A54862" w:rsidP="00A0307C">
      <w:pPr>
        <w:spacing w:line="360" w:lineRule="auto"/>
        <w:jc w:val="center"/>
        <w:rPr>
          <w:sz w:val="24"/>
          <w:szCs w:val="24"/>
        </w:rPr>
      </w:pPr>
      <w:r>
        <w:rPr>
          <w:rFonts w:cstheme="minorHAnsi"/>
          <w:noProof/>
          <w:sz w:val="24"/>
          <w:szCs w:val="24"/>
        </w:rPr>
        <w:drawing>
          <wp:inline distT="0" distB="0" distL="0" distR="0" wp14:anchorId="356637BE" wp14:editId="6DA5B65C">
            <wp:extent cx="5258595" cy="2721934"/>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1858" cy="2723623"/>
                    </a:xfrm>
                    <a:prstGeom prst="rect">
                      <a:avLst/>
                    </a:prstGeom>
                    <a:noFill/>
                    <a:ln>
                      <a:noFill/>
                    </a:ln>
                  </pic:spPr>
                </pic:pic>
              </a:graphicData>
            </a:graphic>
          </wp:inline>
        </w:drawing>
      </w:r>
    </w:p>
    <w:p w14:paraId="566FDDC7" w14:textId="43E1D44E" w:rsidR="001D7A11" w:rsidRPr="005C2BFF" w:rsidRDefault="001D7A11" w:rsidP="001D7A11">
      <w:pPr>
        <w:spacing w:after="0" w:line="360" w:lineRule="auto"/>
        <w:jc w:val="center"/>
        <w:rPr>
          <w:sz w:val="20"/>
          <w:szCs w:val="20"/>
        </w:rPr>
      </w:pPr>
      <w:r w:rsidRPr="005C2BFF">
        <w:rPr>
          <w:sz w:val="20"/>
          <w:szCs w:val="20"/>
        </w:rPr>
        <w:t xml:space="preserve">Figure </w:t>
      </w:r>
      <w:r>
        <w:rPr>
          <w:sz w:val="20"/>
          <w:szCs w:val="20"/>
        </w:rPr>
        <w:t>6</w:t>
      </w:r>
      <w:r w:rsidRPr="005C2BFF">
        <w:rPr>
          <w:sz w:val="20"/>
          <w:szCs w:val="20"/>
        </w:rPr>
        <w:t>:</w:t>
      </w:r>
      <w:r>
        <w:rPr>
          <w:sz w:val="20"/>
          <w:szCs w:val="20"/>
        </w:rPr>
        <w:t xml:space="preserve"> Accuracy Comparison between different algorithms</w:t>
      </w:r>
    </w:p>
    <w:p w14:paraId="472E4DEA" w14:textId="77777777" w:rsidR="001D7A11" w:rsidRPr="001025FF" w:rsidRDefault="001D7A11" w:rsidP="00A0307C">
      <w:pPr>
        <w:spacing w:line="360" w:lineRule="auto"/>
        <w:jc w:val="center"/>
        <w:rPr>
          <w:sz w:val="24"/>
          <w:szCs w:val="24"/>
        </w:rPr>
      </w:pPr>
    </w:p>
    <w:p w14:paraId="220B35BE" w14:textId="12DA9ED0" w:rsidR="001D7A11" w:rsidRDefault="001D7A11" w:rsidP="001025FF">
      <w:pPr>
        <w:spacing w:after="0" w:line="360" w:lineRule="auto"/>
        <w:jc w:val="both"/>
        <w:rPr>
          <w:sz w:val="24"/>
          <w:szCs w:val="24"/>
        </w:rPr>
      </w:pPr>
      <w:r>
        <w:rPr>
          <w:sz w:val="24"/>
          <w:szCs w:val="24"/>
        </w:rPr>
        <w:t xml:space="preserve">After calculation of classification performance metrics, we have also calculated the training time of machine learning models. For LSTM neural network, training time cannot be calculated because the training time highly depends on the number of epochs. Therefore, neglecting the LSTM model, we have compared the training time of SVM, naïve </w:t>
      </w:r>
      <w:proofErr w:type="spellStart"/>
      <w:r>
        <w:rPr>
          <w:sz w:val="24"/>
          <w:szCs w:val="24"/>
        </w:rPr>
        <w:t>bayes</w:t>
      </w:r>
      <w:proofErr w:type="spellEnd"/>
      <w:r>
        <w:rPr>
          <w:sz w:val="24"/>
          <w:szCs w:val="24"/>
        </w:rPr>
        <w:t xml:space="preserve">, logistic regression and random forest algorithm. A comparison graph has been plotted, which represents the training time of different machine learning algorithms in Figure </w:t>
      </w:r>
      <w:r w:rsidR="004A032D">
        <w:rPr>
          <w:sz w:val="24"/>
          <w:szCs w:val="24"/>
        </w:rPr>
        <w:t xml:space="preserve">7. From the graph it can be observed that naïve </w:t>
      </w:r>
      <w:proofErr w:type="spellStart"/>
      <w:r w:rsidR="004A032D">
        <w:rPr>
          <w:sz w:val="24"/>
          <w:szCs w:val="24"/>
        </w:rPr>
        <w:t>bayes</w:t>
      </w:r>
      <w:proofErr w:type="spellEnd"/>
      <w:r w:rsidR="004A032D">
        <w:rPr>
          <w:sz w:val="24"/>
          <w:szCs w:val="24"/>
        </w:rPr>
        <w:t xml:space="preserve"> takes the least time to train the model and highest time is required by SVM to train the model. The training time required by support vector machine is 1000 times higher as compared to other algorithms. Whereas, the time taken by random forest and logistic regression algorithm is 10.43 seconds and 3.9 seconds. Among the machine learning models, the logistic regression algorithm can be considered as the one of the best model In terms of accuracy. </w:t>
      </w:r>
      <w:r w:rsidR="004A032D">
        <w:rPr>
          <w:sz w:val="24"/>
          <w:szCs w:val="24"/>
        </w:rPr>
        <w:lastRenderedPageBreak/>
        <w:t>Although it has less precision, recall and f1-score as compared to SVM classifier. The training time taken by SVM is very</w:t>
      </w:r>
      <w:r w:rsidR="006316C5">
        <w:rPr>
          <w:sz w:val="24"/>
          <w:szCs w:val="24"/>
        </w:rPr>
        <w:t xml:space="preserve"> high therefore, it is not much suitable algorithm to train the large number of URL samples.</w:t>
      </w:r>
      <w:r w:rsidR="004A032D">
        <w:rPr>
          <w:sz w:val="24"/>
          <w:szCs w:val="24"/>
        </w:rPr>
        <w:t xml:space="preserve"> </w:t>
      </w:r>
    </w:p>
    <w:p w14:paraId="49E7FD2A" w14:textId="0CA29250" w:rsidR="005D41CD" w:rsidRDefault="001D7A11" w:rsidP="001025FF">
      <w:pPr>
        <w:spacing w:after="0" w:line="360" w:lineRule="auto"/>
        <w:jc w:val="both"/>
        <w:rPr>
          <w:sz w:val="24"/>
          <w:szCs w:val="24"/>
        </w:rPr>
      </w:pPr>
      <w:r>
        <w:rPr>
          <w:noProof/>
          <w:sz w:val="24"/>
          <w:szCs w:val="24"/>
        </w:rPr>
        <w:drawing>
          <wp:inline distT="0" distB="0" distL="0" distR="0" wp14:anchorId="1ACE2C74" wp14:editId="48D9E0A0">
            <wp:extent cx="5369560" cy="301942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9560" cy="3019425"/>
                    </a:xfrm>
                    <a:prstGeom prst="rect">
                      <a:avLst/>
                    </a:prstGeom>
                    <a:noFill/>
                    <a:ln>
                      <a:noFill/>
                    </a:ln>
                  </pic:spPr>
                </pic:pic>
              </a:graphicData>
            </a:graphic>
          </wp:inline>
        </w:drawing>
      </w:r>
      <w:r>
        <w:rPr>
          <w:sz w:val="24"/>
          <w:szCs w:val="24"/>
        </w:rPr>
        <w:t xml:space="preserve"> </w:t>
      </w:r>
    </w:p>
    <w:p w14:paraId="7B941E37" w14:textId="4E7D0C7D" w:rsidR="001D7A11" w:rsidRPr="005C2BFF" w:rsidRDefault="001D7A11" w:rsidP="001D7A11">
      <w:pPr>
        <w:spacing w:after="0" w:line="360" w:lineRule="auto"/>
        <w:jc w:val="center"/>
        <w:rPr>
          <w:sz w:val="20"/>
          <w:szCs w:val="20"/>
        </w:rPr>
      </w:pPr>
      <w:r w:rsidRPr="005C2BFF">
        <w:rPr>
          <w:sz w:val="20"/>
          <w:szCs w:val="20"/>
        </w:rPr>
        <w:t xml:space="preserve">Figure </w:t>
      </w:r>
      <w:r w:rsidR="004A032D">
        <w:rPr>
          <w:sz w:val="20"/>
          <w:szCs w:val="20"/>
        </w:rPr>
        <w:t>7</w:t>
      </w:r>
      <w:r w:rsidRPr="005C2BFF">
        <w:rPr>
          <w:sz w:val="20"/>
          <w:szCs w:val="20"/>
        </w:rPr>
        <w:t>:</w:t>
      </w:r>
      <w:r>
        <w:rPr>
          <w:sz w:val="20"/>
          <w:szCs w:val="20"/>
        </w:rPr>
        <w:t xml:space="preserve"> </w:t>
      </w:r>
      <w:r w:rsidR="004A032D">
        <w:rPr>
          <w:sz w:val="20"/>
          <w:szCs w:val="20"/>
        </w:rPr>
        <w:t>Training time comparison</w:t>
      </w:r>
      <w:r>
        <w:rPr>
          <w:sz w:val="20"/>
          <w:szCs w:val="20"/>
        </w:rPr>
        <w:t xml:space="preserve"> between different algorithms</w:t>
      </w:r>
    </w:p>
    <w:p w14:paraId="6116DB36" w14:textId="77777777" w:rsidR="00B67002" w:rsidRDefault="00B67002" w:rsidP="001025FF">
      <w:pPr>
        <w:spacing w:after="0" w:line="360" w:lineRule="auto"/>
        <w:jc w:val="both"/>
        <w:rPr>
          <w:sz w:val="24"/>
          <w:szCs w:val="24"/>
        </w:rPr>
      </w:pPr>
    </w:p>
    <w:p w14:paraId="736225BC" w14:textId="0B085F72" w:rsidR="00B67002" w:rsidRDefault="006316C5" w:rsidP="001025FF">
      <w:pPr>
        <w:spacing w:after="0" w:line="360" w:lineRule="auto"/>
        <w:jc w:val="both"/>
        <w:rPr>
          <w:sz w:val="24"/>
          <w:szCs w:val="24"/>
        </w:rPr>
      </w:pPr>
      <w:r>
        <w:rPr>
          <w:sz w:val="24"/>
          <w:szCs w:val="24"/>
        </w:rPr>
        <w:t xml:space="preserve">After performing all the experiments, over the </w:t>
      </w:r>
      <w:r w:rsidR="00B67002">
        <w:rPr>
          <w:sz w:val="24"/>
          <w:szCs w:val="24"/>
        </w:rPr>
        <w:t xml:space="preserve">URL </w:t>
      </w:r>
      <w:r>
        <w:rPr>
          <w:sz w:val="24"/>
          <w:szCs w:val="24"/>
        </w:rPr>
        <w:t xml:space="preserve">dataset we can reach to a conclusion that deep neural network are the best classifiers for detecting malicious </w:t>
      </w:r>
      <w:r w:rsidR="00B67002">
        <w:rPr>
          <w:sz w:val="24"/>
          <w:szCs w:val="24"/>
        </w:rPr>
        <w:t>URLs</w:t>
      </w:r>
      <w:r>
        <w:rPr>
          <w:sz w:val="24"/>
          <w:szCs w:val="24"/>
        </w:rPr>
        <w:t xml:space="preserve">. For large number of input samples SVM classifier provides the fair accuracy and PRF score but due to high training time, it cannot be preferred as the best model. Naïve </w:t>
      </w:r>
      <w:proofErr w:type="spellStart"/>
      <w:r>
        <w:rPr>
          <w:sz w:val="24"/>
          <w:szCs w:val="24"/>
        </w:rPr>
        <w:t>bayes</w:t>
      </w:r>
      <w:proofErr w:type="spellEnd"/>
      <w:r>
        <w:rPr>
          <w:sz w:val="24"/>
          <w:szCs w:val="24"/>
        </w:rPr>
        <w:t xml:space="preserve"> poorly performs as compared to all other models the accuracy achieved by naïve </w:t>
      </w:r>
      <w:proofErr w:type="spellStart"/>
      <w:r>
        <w:rPr>
          <w:sz w:val="24"/>
          <w:szCs w:val="24"/>
        </w:rPr>
        <w:t>bayes</w:t>
      </w:r>
      <w:proofErr w:type="spellEnd"/>
      <w:r>
        <w:rPr>
          <w:sz w:val="24"/>
          <w:szCs w:val="24"/>
        </w:rPr>
        <w:t xml:space="preserve"> is 82.07%, which is comparatively very low</w:t>
      </w:r>
      <w:r w:rsidR="00B67002">
        <w:rPr>
          <w:sz w:val="24"/>
          <w:szCs w:val="24"/>
        </w:rPr>
        <w:t>. Deep learning approach using LSTM neural network is an effective approach for accurate classification of URLs, it does not provide the highest accuracy but also provides the low false positive and false negative values, which indirectly increases the precision, recall and f1-score.</w:t>
      </w:r>
    </w:p>
    <w:p w14:paraId="53D3B358" w14:textId="627D1381" w:rsidR="001D7A11" w:rsidRDefault="00B67002" w:rsidP="001025FF">
      <w:pPr>
        <w:spacing w:after="0" w:line="360" w:lineRule="auto"/>
        <w:jc w:val="both"/>
        <w:rPr>
          <w:sz w:val="24"/>
          <w:szCs w:val="24"/>
        </w:rPr>
      </w:pPr>
      <w:r>
        <w:rPr>
          <w:sz w:val="24"/>
          <w:szCs w:val="24"/>
        </w:rPr>
        <w:t xml:space="preserve"> </w:t>
      </w:r>
    </w:p>
    <w:p w14:paraId="63E81CB5" w14:textId="77777777" w:rsidR="005D41CD" w:rsidRDefault="005D41CD" w:rsidP="001025FF">
      <w:pPr>
        <w:spacing w:after="0" w:line="360" w:lineRule="auto"/>
        <w:jc w:val="both"/>
        <w:rPr>
          <w:sz w:val="24"/>
          <w:szCs w:val="24"/>
        </w:rPr>
      </w:pPr>
    </w:p>
    <w:p w14:paraId="3C05FFCE" w14:textId="6D3C7FB7" w:rsidR="00B67002" w:rsidRDefault="00B67002" w:rsidP="00FB34A2">
      <w:pPr>
        <w:pStyle w:val="Heading1"/>
        <w:numPr>
          <w:ilvl w:val="0"/>
          <w:numId w:val="6"/>
        </w:numPr>
        <w:spacing w:line="360" w:lineRule="auto"/>
        <w:rPr>
          <w:b/>
          <w:bCs/>
          <w:color w:val="000000" w:themeColor="text1"/>
        </w:rPr>
      </w:pPr>
      <w:bookmarkStart w:id="9" w:name="_Toc49090504"/>
      <w:r>
        <w:rPr>
          <w:b/>
          <w:bCs/>
          <w:color w:val="000000" w:themeColor="text1"/>
        </w:rPr>
        <w:lastRenderedPageBreak/>
        <w:t>Conclusion and Future work</w:t>
      </w:r>
      <w:bookmarkEnd w:id="9"/>
    </w:p>
    <w:p w14:paraId="452F71B2" w14:textId="5ABAAD18" w:rsidR="00B67002" w:rsidRPr="00B67002" w:rsidRDefault="00B67002" w:rsidP="00B67002">
      <w:pPr>
        <w:spacing w:line="360" w:lineRule="auto"/>
        <w:jc w:val="both"/>
        <w:rPr>
          <w:sz w:val="24"/>
          <w:szCs w:val="24"/>
        </w:rPr>
      </w:pPr>
      <w:r w:rsidRPr="00B67002">
        <w:rPr>
          <w:sz w:val="24"/>
          <w:szCs w:val="24"/>
        </w:rPr>
        <w:t>After implementing all the machine learning and deep learning model. We can conclude that LSTM neural network is an efficient solution for classifying the URL as malicious or benign. Using the LSTM neural network we achieved the highest accuracy of 97.82% over test data. In the next place among the machine learning algorithms logistic regression outperforms</w:t>
      </w:r>
      <w:r w:rsidR="000E4A3B">
        <w:rPr>
          <w:sz w:val="24"/>
          <w:szCs w:val="24"/>
        </w:rPr>
        <w:t xml:space="preserve"> in terms of accuracy</w:t>
      </w:r>
      <w:r w:rsidRPr="00B67002">
        <w:rPr>
          <w:sz w:val="24"/>
          <w:szCs w:val="24"/>
        </w:rPr>
        <w:t>. SVM algorithm also provides the fair accuracy but time take</w:t>
      </w:r>
      <w:r w:rsidR="000E4A3B">
        <w:rPr>
          <w:sz w:val="24"/>
          <w:szCs w:val="24"/>
        </w:rPr>
        <w:t>n</w:t>
      </w:r>
      <w:r w:rsidRPr="00B67002">
        <w:rPr>
          <w:sz w:val="24"/>
          <w:szCs w:val="24"/>
        </w:rPr>
        <w:t xml:space="preserve"> </w:t>
      </w:r>
      <w:r w:rsidR="000E4A3B">
        <w:rPr>
          <w:sz w:val="24"/>
          <w:szCs w:val="24"/>
        </w:rPr>
        <w:t xml:space="preserve">by SVM </w:t>
      </w:r>
      <w:r w:rsidRPr="00B67002">
        <w:rPr>
          <w:sz w:val="24"/>
          <w:szCs w:val="24"/>
        </w:rPr>
        <w:t>for training is very high. The reason behind the high training time of SVM is the number of support vectors. High number of support vectors among the data increases the complexity of the model, which indirectly leads to higher training time.</w:t>
      </w:r>
      <w:r w:rsidR="000E4A3B">
        <w:rPr>
          <w:sz w:val="24"/>
          <w:szCs w:val="24"/>
        </w:rPr>
        <w:t xml:space="preserve"> Therefore, support vector machine is not a preferable option for large dataset. As the millions of URLs are generated every day, storing the all the such information will take significantly high computing power and storage capacity and for this relying on single machine/server is not </w:t>
      </w:r>
      <w:proofErr w:type="spellStart"/>
      <w:r w:rsidR="000E4A3B">
        <w:rPr>
          <w:sz w:val="24"/>
          <w:szCs w:val="24"/>
        </w:rPr>
        <w:t>a</w:t>
      </w:r>
      <w:proofErr w:type="spellEnd"/>
      <w:r w:rsidR="000E4A3B">
        <w:rPr>
          <w:sz w:val="24"/>
          <w:szCs w:val="24"/>
        </w:rPr>
        <w:t xml:space="preserve"> optimal solution. In this regard for production use, we need a scalable solution which can be achieved using the big data technologies. The framework such as spark is very efficient to process the larger dataset in cluster environment. In future work, more number of </w:t>
      </w:r>
      <w:proofErr w:type="spellStart"/>
      <w:r w:rsidR="000E4A3B">
        <w:rPr>
          <w:sz w:val="24"/>
          <w:szCs w:val="24"/>
        </w:rPr>
        <w:t>url</w:t>
      </w:r>
      <w:proofErr w:type="spellEnd"/>
      <w:r w:rsidR="000E4A3B">
        <w:rPr>
          <w:sz w:val="24"/>
          <w:szCs w:val="24"/>
        </w:rPr>
        <w:t xml:space="preserve"> samples can be collected and can be experiment</w:t>
      </w:r>
      <w:r w:rsidR="00FB34A2">
        <w:rPr>
          <w:sz w:val="24"/>
          <w:szCs w:val="24"/>
        </w:rPr>
        <w:t>ed</w:t>
      </w:r>
      <w:r w:rsidR="000E4A3B">
        <w:rPr>
          <w:sz w:val="24"/>
          <w:szCs w:val="24"/>
        </w:rPr>
        <w:t xml:space="preserve"> in big data environment using Hadoop and spark</w:t>
      </w:r>
      <w:r w:rsidR="00FB34A2">
        <w:rPr>
          <w:sz w:val="24"/>
          <w:szCs w:val="24"/>
        </w:rPr>
        <w:t xml:space="preserve"> technologies</w:t>
      </w:r>
      <w:r w:rsidR="000E4A3B">
        <w:rPr>
          <w:sz w:val="24"/>
          <w:szCs w:val="24"/>
        </w:rPr>
        <w:t xml:space="preserve">.   </w:t>
      </w:r>
    </w:p>
    <w:p w14:paraId="5AA22D89" w14:textId="77777777" w:rsidR="005D41CD" w:rsidRDefault="005D41CD" w:rsidP="001025FF">
      <w:pPr>
        <w:spacing w:after="0" w:line="360" w:lineRule="auto"/>
        <w:jc w:val="both"/>
        <w:rPr>
          <w:sz w:val="24"/>
          <w:szCs w:val="24"/>
        </w:rPr>
      </w:pPr>
    </w:p>
    <w:p w14:paraId="1AB9BC2F" w14:textId="3EDECD9C" w:rsidR="005D41CD" w:rsidRDefault="005D41CD" w:rsidP="001025FF">
      <w:pPr>
        <w:spacing w:after="0" w:line="360" w:lineRule="auto"/>
        <w:jc w:val="both"/>
        <w:rPr>
          <w:sz w:val="24"/>
          <w:szCs w:val="24"/>
        </w:rPr>
      </w:pPr>
    </w:p>
    <w:p w14:paraId="627521A0" w14:textId="77777777" w:rsidR="005D41CD" w:rsidRDefault="005D41CD" w:rsidP="001025FF">
      <w:pPr>
        <w:spacing w:after="0" w:line="360" w:lineRule="auto"/>
        <w:jc w:val="both"/>
        <w:rPr>
          <w:sz w:val="24"/>
          <w:szCs w:val="24"/>
        </w:rPr>
      </w:pPr>
    </w:p>
    <w:p w14:paraId="4297ED10" w14:textId="77777777" w:rsidR="005D41CD" w:rsidRDefault="005D41CD" w:rsidP="001025FF">
      <w:pPr>
        <w:spacing w:after="0" w:line="360" w:lineRule="auto"/>
        <w:jc w:val="both"/>
        <w:rPr>
          <w:sz w:val="24"/>
          <w:szCs w:val="24"/>
        </w:rPr>
      </w:pPr>
    </w:p>
    <w:p w14:paraId="596E54E7" w14:textId="77777777" w:rsidR="005D41CD" w:rsidRDefault="005D41CD" w:rsidP="001025FF">
      <w:pPr>
        <w:spacing w:after="0" w:line="360" w:lineRule="auto"/>
        <w:jc w:val="both"/>
        <w:rPr>
          <w:sz w:val="24"/>
          <w:szCs w:val="24"/>
        </w:rPr>
      </w:pPr>
    </w:p>
    <w:p w14:paraId="78BC16CE" w14:textId="77777777" w:rsidR="005D41CD" w:rsidRDefault="005D41CD" w:rsidP="001025FF">
      <w:pPr>
        <w:spacing w:after="0" w:line="360" w:lineRule="auto"/>
        <w:jc w:val="both"/>
        <w:rPr>
          <w:sz w:val="24"/>
          <w:szCs w:val="24"/>
        </w:rPr>
      </w:pPr>
    </w:p>
    <w:p w14:paraId="62C3C476" w14:textId="4819E257" w:rsidR="005D41CD" w:rsidRDefault="005D41CD" w:rsidP="001025FF">
      <w:pPr>
        <w:spacing w:after="0" w:line="360" w:lineRule="auto"/>
        <w:jc w:val="both"/>
        <w:rPr>
          <w:sz w:val="24"/>
          <w:szCs w:val="24"/>
        </w:rPr>
      </w:pPr>
    </w:p>
    <w:p w14:paraId="240CF761" w14:textId="207AFA90" w:rsidR="007A408A" w:rsidRDefault="007A408A" w:rsidP="001025FF">
      <w:pPr>
        <w:spacing w:after="0" w:line="360" w:lineRule="auto"/>
        <w:jc w:val="both"/>
        <w:rPr>
          <w:sz w:val="24"/>
          <w:szCs w:val="24"/>
        </w:rPr>
      </w:pPr>
    </w:p>
    <w:p w14:paraId="28EB343D" w14:textId="77777777" w:rsidR="007A408A" w:rsidRDefault="007A408A" w:rsidP="001025FF">
      <w:pPr>
        <w:spacing w:after="0" w:line="360" w:lineRule="auto"/>
        <w:jc w:val="both"/>
        <w:rPr>
          <w:sz w:val="24"/>
          <w:szCs w:val="24"/>
        </w:rPr>
      </w:pPr>
    </w:p>
    <w:p w14:paraId="16E29B5A" w14:textId="6A6FADBB" w:rsidR="00E11B60" w:rsidRPr="00FB34A2" w:rsidRDefault="00FB34A2" w:rsidP="00FB34A2">
      <w:pPr>
        <w:pStyle w:val="Heading1"/>
        <w:spacing w:line="360" w:lineRule="auto"/>
        <w:rPr>
          <w:b/>
          <w:bCs/>
          <w:color w:val="000000" w:themeColor="text1"/>
        </w:rPr>
      </w:pPr>
      <w:bookmarkStart w:id="10" w:name="_Toc49090505"/>
      <w:r>
        <w:rPr>
          <w:b/>
          <w:bCs/>
          <w:color w:val="000000" w:themeColor="text1"/>
        </w:rPr>
        <w:lastRenderedPageBreak/>
        <w:t>References</w:t>
      </w:r>
      <w:bookmarkEnd w:id="10"/>
    </w:p>
    <w:p w14:paraId="1644BF28" w14:textId="77777777" w:rsidR="00DF61F4" w:rsidRPr="00DF61F4" w:rsidRDefault="00507A3C" w:rsidP="00DF61F4">
      <w:pPr>
        <w:pStyle w:val="Bibliography"/>
        <w:rPr>
          <w:rFonts w:ascii="Calibri" w:hAnsi="Calibri" w:cs="Calibri"/>
          <w:sz w:val="24"/>
        </w:rPr>
      </w:pPr>
      <w:r>
        <w:fldChar w:fldCharType="begin"/>
      </w:r>
      <w:r w:rsidR="00DF61F4">
        <w:instrText xml:space="preserve"> ADDIN ZOTERO_BIBL {"uncited":[],"omitted":[],"custom":[]} CSL_BIBLIOGRAPHY </w:instrText>
      </w:r>
      <w:r>
        <w:fldChar w:fldCharType="separate"/>
      </w:r>
      <w:r w:rsidR="00DF61F4" w:rsidRPr="00DF61F4">
        <w:rPr>
          <w:rFonts w:ascii="Calibri" w:hAnsi="Calibri" w:cs="Calibri"/>
          <w:sz w:val="24"/>
        </w:rPr>
        <w:t>[1]</w:t>
      </w:r>
      <w:r w:rsidR="00DF61F4" w:rsidRPr="00DF61F4">
        <w:rPr>
          <w:rFonts w:ascii="Calibri" w:hAnsi="Calibri" w:cs="Calibri"/>
          <w:sz w:val="24"/>
        </w:rPr>
        <w:tab/>
        <w:t xml:space="preserve">“The 2020 Official Annual Cybercrime Report,” </w:t>
      </w:r>
      <w:r w:rsidR="00DF61F4" w:rsidRPr="00DF61F4">
        <w:rPr>
          <w:rFonts w:ascii="Calibri" w:hAnsi="Calibri" w:cs="Calibri"/>
          <w:i/>
          <w:iCs/>
          <w:sz w:val="24"/>
        </w:rPr>
        <w:t>Herjavec Group</w:t>
      </w:r>
      <w:r w:rsidR="00DF61F4" w:rsidRPr="00DF61F4">
        <w:rPr>
          <w:rFonts w:ascii="Calibri" w:hAnsi="Calibri" w:cs="Calibri"/>
          <w:sz w:val="24"/>
        </w:rPr>
        <w:t>. https://www.herjavecgroup.com/the-2019-official-annual-cybercrime-report/ (accessed Jun. 29, 2020).</w:t>
      </w:r>
    </w:p>
    <w:p w14:paraId="666629C3"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2]</w:t>
      </w:r>
      <w:r w:rsidRPr="00DF61F4">
        <w:rPr>
          <w:rFonts w:ascii="Calibri" w:hAnsi="Calibri" w:cs="Calibri"/>
          <w:sz w:val="24"/>
        </w:rPr>
        <w:tab/>
        <w:t xml:space="preserve">B. Liang, J. Huang, F. Liu, D. Wang, D. Dong, and Z. Liang, “Malicious Web Pages Detection Based on Abnormal Visibility Recognition,” in </w:t>
      </w:r>
      <w:r w:rsidRPr="00DF61F4">
        <w:rPr>
          <w:rFonts w:ascii="Calibri" w:hAnsi="Calibri" w:cs="Calibri"/>
          <w:i/>
          <w:iCs/>
          <w:sz w:val="24"/>
        </w:rPr>
        <w:t>2009 International Conference on E-Business and Information System Security</w:t>
      </w:r>
      <w:r w:rsidRPr="00DF61F4">
        <w:rPr>
          <w:rFonts w:ascii="Calibri" w:hAnsi="Calibri" w:cs="Calibri"/>
          <w:sz w:val="24"/>
        </w:rPr>
        <w:t>, May 2009, pp. 1–5, doi: 10.1109/EBISS.2009.5138008.</w:t>
      </w:r>
    </w:p>
    <w:p w14:paraId="785CFB92"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3]</w:t>
      </w:r>
      <w:r w:rsidRPr="00DF61F4">
        <w:rPr>
          <w:rFonts w:ascii="Calibri" w:hAnsi="Calibri" w:cs="Calibri"/>
          <w:sz w:val="24"/>
        </w:rPr>
        <w:tab/>
        <w:t>T. Kraska, A. Talwalkar, and J. Duchi, “MLbase: A Distributed Machine-learning System,” p. 7.</w:t>
      </w:r>
    </w:p>
    <w:p w14:paraId="222C1929"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4]</w:t>
      </w:r>
      <w:r w:rsidRPr="00DF61F4">
        <w:rPr>
          <w:rFonts w:ascii="Calibri" w:hAnsi="Calibri" w:cs="Calibri"/>
          <w:sz w:val="24"/>
        </w:rPr>
        <w:tab/>
        <w:t>F. J. Provost and D. N. Hennessy, “Scaling Up: Distributed Machine Learning with Cooperation,” p. 6.</w:t>
      </w:r>
    </w:p>
    <w:p w14:paraId="10CDFCF5"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5]</w:t>
      </w:r>
      <w:r w:rsidRPr="00DF61F4">
        <w:rPr>
          <w:rFonts w:ascii="Calibri" w:hAnsi="Calibri" w:cs="Calibri"/>
          <w:sz w:val="24"/>
        </w:rPr>
        <w:tab/>
        <w:t xml:space="preserve">F. Provost and V. Kolluri, “A Survey of Methods for Scaling Up Inductive Algorithms,” </w:t>
      </w:r>
      <w:r w:rsidRPr="00DF61F4">
        <w:rPr>
          <w:rFonts w:ascii="Calibri" w:hAnsi="Calibri" w:cs="Calibri"/>
          <w:i/>
          <w:iCs/>
          <w:sz w:val="24"/>
        </w:rPr>
        <w:t>Data Min. Knowl. Discov.</w:t>
      </w:r>
      <w:r w:rsidRPr="00DF61F4">
        <w:rPr>
          <w:rFonts w:ascii="Calibri" w:hAnsi="Calibri" w:cs="Calibri"/>
          <w:sz w:val="24"/>
        </w:rPr>
        <w:t>, vol. 3, pp. 131–169, 1999.</w:t>
      </w:r>
    </w:p>
    <w:p w14:paraId="496E0C49"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6]</w:t>
      </w:r>
      <w:r w:rsidRPr="00DF61F4">
        <w:rPr>
          <w:rFonts w:ascii="Calibri" w:hAnsi="Calibri" w:cs="Calibri"/>
          <w:sz w:val="24"/>
        </w:rPr>
        <w:tab/>
        <w:t xml:space="preserve">F. J. Provost and V. Kolluri, </w:t>
      </w:r>
      <w:r w:rsidRPr="00DF61F4">
        <w:rPr>
          <w:rFonts w:ascii="Calibri" w:hAnsi="Calibri" w:cs="Calibri"/>
          <w:i/>
          <w:iCs/>
          <w:sz w:val="24"/>
        </w:rPr>
        <w:t>A Survey of Methods for Scaling Up Inductive Learning Algorithms</w:t>
      </w:r>
      <w:r w:rsidRPr="00DF61F4">
        <w:rPr>
          <w:rFonts w:ascii="Calibri" w:hAnsi="Calibri" w:cs="Calibri"/>
          <w:sz w:val="24"/>
        </w:rPr>
        <w:t>. 1997.</w:t>
      </w:r>
    </w:p>
    <w:p w14:paraId="1DDA18B9"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7]</w:t>
      </w:r>
      <w:r w:rsidRPr="00DF61F4">
        <w:rPr>
          <w:rFonts w:ascii="Calibri" w:hAnsi="Calibri" w:cs="Calibri"/>
          <w:sz w:val="24"/>
        </w:rPr>
        <w:tab/>
        <w:t>“Spark 101: What Is It, What It Does, and Why It Matters | MapR.” https://mapr.com/blog/spark-101-what-it-what-it-does-and-why-it-matters/ (accessed Jun. 29, 2020).</w:t>
      </w:r>
    </w:p>
    <w:p w14:paraId="52F340A1"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8]</w:t>
      </w:r>
      <w:r w:rsidRPr="00DF61F4">
        <w:rPr>
          <w:rFonts w:ascii="Calibri" w:hAnsi="Calibri" w:cs="Calibri"/>
          <w:sz w:val="24"/>
        </w:rPr>
        <w:tab/>
        <w:t>M. Zaharia, M. Chowdhury, M. J. Franklin, S. Shenker, and I. Stoica, “Spark: Cluster Computing with Working Sets,” p. 7.</w:t>
      </w:r>
    </w:p>
    <w:p w14:paraId="59034F02"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9]</w:t>
      </w:r>
      <w:r w:rsidRPr="00DF61F4">
        <w:rPr>
          <w:rFonts w:ascii="Calibri" w:hAnsi="Calibri" w:cs="Calibri"/>
          <w:sz w:val="24"/>
        </w:rPr>
        <w:tab/>
        <w:t>G. Biau, “Analysis of a Random Forests Model,” p. 33.</w:t>
      </w:r>
    </w:p>
    <w:p w14:paraId="6EFAD67E"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0]</w:t>
      </w:r>
      <w:r w:rsidRPr="00DF61F4">
        <w:rPr>
          <w:rFonts w:ascii="Calibri" w:hAnsi="Calibri" w:cs="Calibri"/>
          <w:sz w:val="24"/>
        </w:rPr>
        <w:tab/>
        <w:t xml:space="preserve">F. Vanhoenshoven, G. Nápoles, R. Falcon, K. Vanhoof, and M. Köppen, “Detecting malicious URLs using machine learning techniques,” in </w:t>
      </w:r>
      <w:r w:rsidRPr="00DF61F4">
        <w:rPr>
          <w:rFonts w:ascii="Calibri" w:hAnsi="Calibri" w:cs="Calibri"/>
          <w:i/>
          <w:iCs/>
          <w:sz w:val="24"/>
        </w:rPr>
        <w:t>2016 IEEE Symposium Series on Computational Intelligence (SSCI)</w:t>
      </w:r>
      <w:r w:rsidRPr="00DF61F4">
        <w:rPr>
          <w:rFonts w:ascii="Calibri" w:hAnsi="Calibri" w:cs="Calibri"/>
          <w:sz w:val="24"/>
        </w:rPr>
        <w:t>, Dec. 2016, pp. 1–8, doi: 10.1109/SSCI.2016.7850079.</w:t>
      </w:r>
    </w:p>
    <w:p w14:paraId="280386A7"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1]</w:t>
      </w:r>
      <w:r w:rsidRPr="00DF61F4">
        <w:rPr>
          <w:rFonts w:ascii="Calibri" w:hAnsi="Calibri" w:cs="Calibri"/>
          <w:sz w:val="24"/>
        </w:rPr>
        <w:tab/>
        <w:t xml:space="preserve">I. Cohen, F. G. Cozman, N. Sebe, M. C. Cirelo, and T. S. Huang, “Semisupervised learning of classifiers: theory, algorithms, and their application to human-computer interaction,” </w:t>
      </w:r>
      <w:r w:rsidRPr="00DF61F4">
        <w:rPr>
          <w:rFonts w:ascii="Calibri" w:hAnsi="Calibri" w:cs="Calibri"/>
          <w:i/>
          <w:iCs/>
          <w:sz w:val="24"/>
        </w:rPr>
        <w:t>IEEE Trans. Pattern Anal. Mach. Intell.</w:t>
      </w:r>
      <w:r w:rsidRPr="00DF61F4">
        <w:rPr>
          <w:rFonts w:ascii="Calibri" w:hAnsi="Calibri" w:cs="Calibri"/>
          <w:sz w:val="24"/>
        </w:rPr>
        <w:t>, vol. 26, no. 12, pp. 1553–1566, Dec. 2004, doi: 10.1109/TPAMI.2004.127.</w:t>
      </w:r>
    </w:p>
    <w:p w14:paraId="2A517748"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2]</w:t>
      </w:r>
      <w:r w:rsidRPr="00DF61F4">
        <w:rPr>
          <w:rFonts w:ascii="Calibri" w:hAnsi="Calibri" w:cs="Calibri"/>
          <w:sz w:val="24"/>
        </w:rPr>
        <w:tab/>
        <w:t xml:space="preserve">G. Tan, P. Zhang, Q. Liu, X. Liu, C. Zhu, and F. Dou, “Adaptive Malicious URL Detection: Learning in the Presence of Concept Drifts,” in </w:t>
      </w:r>
      <w:r w:rsidRPr="00DF61F4">
        <w:rPr>
          <w:rFonts w:ascii="Calibri" w:hAnsi="Calibri" w:cs="Calibri"/>
          <w:i/>
          <w:iCs/>
          <w:sz w:val="24"/>
        </w:rPr>
        <w:t>2018 17th IEEE International Conference On Trust, Security And Privacy In Computing And Communications/ 12th IEEE International Conference On Big Data Science And Engineering (TrustCom/BigDataSE)</w:t>
      </w:r>
      <w:r w:rsidRPr="00DF61F4">
        <w:rPr>
          <w:rFonts w:ascii="Calibri" w:hAnsi="Calibri" w:cs="Calibri"/>
          <w:sz w:val="24"/>
        </w:rPr>
        <w:t>, Aug. 2018, pp. 737–743, doi: 10.1109/TrustCom/BigDataSE.2018.00107.</w:t>
      </w:r>
    </w:p>
    <w:p w14:paraId="1259CAFE"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3]</w:t>
      </w:r>
      <w:r w:rsidRPr="00DF61F4">
        <w:rPr>
          <w:rFonts w:ascii="Calibri" w:hAnsi="Calibri" w:cs="Calibri"/>
          <w:sz w:val="24"/>
        </w:rPr>
        <w:tab/>
        <w:t xml:space="preserve">W. Yang, W. Zuo, and B. Cui, “Detecting Malicious URLs via a Keyword-Based Convolutional Gated-Recurrent-Unit Neural Network,” </w:t>
      </w:r>
      <w:r w:rsidRPr="00DF61F4">
        <w:rPr>
          <w:rFonts w:ascii="Calibri" w:hAnsi="Calibri" w:cs="Calibri"/>
          <w:i/>
          <w:iCs/>
          <w:sz w:val="24"/>
        </w:rPr>
        <w:t>IEEE Access</w:t>
      </w:r>
      <w:r w:rsidRPr="00DF61F4">
        <w:rPr>
          <w:rFonts w:ascii="Calibri" w:hAnsi="Calibri" w:cs="Calibri"/>
          <w:sz w:val="24"/>
        </w:rPr>
        <w:t>, vol. 7, pp. 29891–29900, 2019, doi: 10.1109/ACCESS.2019.2895751.</w:t>
      </w:r>
    </w:p>
    <w:p w14:paraId="19CD30D7"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4]</w:t>
      </w:r>
      <w:r w:rsidRPr="00DF61F4">
        <w:rPr>
          <w:rFonts w:ascii="Calibri" w:hAnsi="Calibri" w:cs="Calibri"/>
          <w:sz w:val="24"/>
        </w:rPr>
        <w:tab/>
        <w:t xml:space="preserve">M.-S. Lin, C.-Y. Chiu, Y.-J. Lee, and H.-K. Pao, “Malicious URL filtering — A big data application,” in </w:t>
      </w:r>
      <w:r w:rsidRPr="00DF61F4">
        <w:rPr>
          <w:rFonts w:ascii="Calibri" w:hAnsi="Calibri" w:cs="Calibri"/>
          <w:i/>
          <w:iCs/>
          <w:sz w:val="24"/>
        </w:rPr>
        <w:t>2013 IEEE International Conference on Big Data</w:t>
      </w:r>
      <w:r w:rsidRPr="00DF61F4">
        <w:rPr>
          <w:rFonts w:ascii="Calibri" w:hAnsi="Calibri" w:cs="Calibri"/>
          <w:sz w:val="24"/>
        </w:rPr>
        <w:t>, Oct. 2013, pp. 589–596, doi: 10.1109/BigData.2013.6691627.</w:t>
      </w:r>
    </w:p>
    <w:p w14:paraId="6FD77547"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5]</w:t>
      </w:r>
      <w:r w:rsidRPr="00DF61F4">
        <w:rPr>
          <w:rFonts w:ascii="Calibri" w:hAnsi="Calibri" w:cs="Calibri"/>
          <w:sz w:val="24"/>
        </w:rPr>
        <w:tab/>
        <w:t xml:space="preserve">J. Ma, L. K. Saul, S. Savage, and G. M. Voelker, “Identifying suspicious URLs: an application of large-scale online learning,” in </w:t>
      </w:r>
      <w:r w:rsidRPr="00DF61F4">
        <w:rPr>
          <w:rFonts w:ascii="Calibri" w:hAnsi="Calibri" w:cs="Calibri"/>
          <w:i/>
          <w:iCs/>
          <w:sz w:val="24"/>
        </w:rPr>
        <w:t>Proceedings of the 26th Annual International Conference on Machine Learning - ICML ’09</w:t>
      </w:r>
      <w:r w:rsidRPr="00DF61F4">
        <w:rPr>
          <w:rFonts w:ascii="Calibri" w:hAnsi="Calibri" w:cs="Calibri"/>
          <w:sz w:val="24"/>
        </w:rPr>
        <w:t>, Montreal, Quebec, Canada, 2009, pp. 1–8, doi: 10.1145/1553374.1553462.</w:t>
      </w:r>
    </w:p>
    <w:p w14:paraId="37BB2871"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lastRenderedPageBreak/>
        <w:t>[16]</w:t>
      </w:r>
      <w:r w:rsidRPr="00DF61F4">
        <w:rPr>
          <w:rFonts w:ascii="Calibri" w:hAnsi="Calibri" w:cs="Calibri"/>
          <w:sz w:val="24"/>
        </w:rPr>
        <w:tab/>
        <w:t xml:space="preserve">N. S. Gawale and N. N. Patil, “Real Time Detection System for Malicious URLs,” in </w:t>
      </w:r>
      <w:r w:rsidRPr="00DF61F4">
        <w:rPr>
          <w:rFonts w:ascii="Calibri" w:hAnsi="Calibri" w:cs="Calibri"/>
          <w:i/>
          <w:iCs/>
          <w:sz w:val="24"/>
        </w:rPr>
        <w:t>2014 International Conference on Computational Intelligence and Communication Networks</w:t>
      </w:r>
      <w:r w:rsidRPr="00DF61F4">
        <w:rPr>
          <w:rFonts w:ascii="Calibri" w:hAnsi="Calibri" w:cs="Calibri"/>
          <w:sz w:val="24"/>
        </w:rPr>
        <w:t>, Nov. 2014, pp. 856–860, doi: 10.1109/CICN.2014.181.</w:t>
      </w:r>
    </w:p>
    <w:p w14:paraId="220B5670"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7]</w:t>
      </w:r>
      <w:r w:rsidRPr="00DF61F4">
        <w:rPr>
          <w:rFonts w:ascii="Calibri" w:hAnsi="Calibri" w:cs="Calibri"/>
          <w:sz w:val="24"/>
        </w:rPr>
        <w:tab/>
        <w:t xml:space="preserve">A. S. Manjeri, K. R., A. M.N.V., and P. C. Nair, “A Machine Learning Approach for Detecting Malicious Websites using URL Features,” in </w:t>
      </w:r>
      <w:r w:rsidRPr="00DF61F4">
        <w:rPr>
          <w:rFonts w:ascii="Calibri" w:hAnsi="Calibri" w:cs="Calibri"/>
          <w:i/>
          <w:iCs/>
          <w:sz w:val="24"/>
        </w:rPr>
        <w:t>2019 3rd International conference on Electronics, Communication and Aerospace Technology (ICECA)</w:t>
      </w:r>
      <w:r w:rsidRPr="00DF61F4">
        <w:rPr>
          <w:rFonts w:ascii="Calibri" w:hAnsi="Calibri" w:cs="Calibri"/>
          <w:sz w:val="24"/>
        </w:rPr>
        <w:t>, Jun. 2019, pp. 555–561, doi: 10.1109/ICECA.2019.8821879.</w:t>
      </w:r>
    </w:p>
    <w:p w14:paraId="27FFC2EF"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8]</w:t>
      </w:r>
      <w:r w:rsidRPr="00DF61F4">
        <w:rPr>
          <w:rFonts w:ascii="Calibri" w:hAnsi="Calibri" w:cs="Calibri"/>
          <w:sz w:val="24"/>
        </w:rPr>
        <w:tab/>
        <w:t xml:space="preserve">R. George, R. Jalal, R. M. Raju, S. S. Sunny, and M. Hari, “High Responsive Plug-In for Malicious URL Detection,” in </w:t>
      </w:r>
      <w:r w:rsidRPr="00DF61F4">
        <w:rPr>
          <w:rFonts w:ascii="Calibri" w:hAnsi="Calibri" w:cs="Calibri"/>
          <w:i/>
          <w:iCs/>
          <w:sz w:val="24"/>
        </w:rPr>
        <w:t>2019 3rd International Conference on Trends in Electronics and Informatics (ICOEI)</w:t>
      </w:r>
      <w:r w:rsidRPr="00DF61F4">
        <w:rPr>
          <w:rFonts w:ascii="Calibri" w:hAnsi="Calibri" w:cs="Calibri"/>
          <w:sz w:val="24"/>
        </w:rPr>
        <w:t>, Apr. 2019, pp. 357–359, doi: 10.1109/ICOEI.2019.8862664.</w:t>
      </w:r>
    </w:p>
    <w:p w14:paraId="19E5FFCD" w14:textId="77777777" w:rsidR="00DF61F4" w:rsidRPr="00DF61F4" w:rsidRDefault="00DF61F4" w:rsidP="00DF61F4">
      <w:pPr>
        <w:pStyle w:val="Bibliography"/>
        <w:rPr>
          <w:rFonts w:ascii="Calibri" w:hAnsi="Calibri" w:cs="Calibri"/>
          <w:sz w:val="24"/>
        </w:rPr>
      </w:pPr>
      <w:r w:rsidRPr="00DF61F4">
        <w:rPr>
          <w:rFonts w:ascii="Calibri" w:hAnsi="Calibri" w:cs="Calibri"/>
          <w:sz w:val="24"/>
        </w:rPr>
        <w:t>[19]</w:t>
      </w:r>
      <w:r w:rsidRPr="00DF61F4">
        <w:rPr>
          <w:rFonts w:ascii="Calibri" w:hAnsi="Calibri" w:cs="Calibri"/>
          <w:sz w:val="24"/>
        </w:rPr>
        <w:tab/>
        <w:t xml:space="preserve">R. Kumar, X. Zhang, H. A. Tariq, and R. U. Khan, “Malicious URL detection using multi-layer filtering model,” in </w:t>
      </w:r>
      <w:r w:rsidRPr="00DF61F4">
        <w:rPr>
          <w:rFonts w:ascii="Calibri" w:hAnsi="Calibri" w:cs="Calibri"/>
          <w:i/>
          <w:iCs/>
          <w:sz w:val="24"/>
        </w:rPr>
        <w:t>2017 14th International Computer Conference on Wavelet Active Media Technology and Information Processing (ICCWAMTIP)</w:t>
      </w:r>
      <w:r w:rsidRPr="00DF61F4">
        <w:rPr>
          <w:rFonts w:ascii="Calibri" w:hAnsi="Calibri" w:cs="Calibri"/>
          <w:sz w:val="24"/>
        </w:rPr>
        <w:t>, Dec. 2017, pp. 97–100, doi: 10.1109/ICCWAMTIP.2017.8301457.</w:t>
      </w:r>
    </w:p>
    <w:p w14:paraId="0F60B3D2" w14:textId="7CF69962" w:rsidR="00453087" w:rsidRDefault="00507A3C" w:rsidP="002269DD">
      <w:pPr>
        <w:spacing w:after="0" w:line="240" w:lineRule="auto"/>
        <w:jc w:val="both"/>
        <w:rPr>
          <w:rFonts w:cstheme="minorHAnsi"/>
          <w:color w:val="000000"/>
          <w:sz w:val="24"/>
          <w:szCs w:val="24"/>
          <w:shd w:val="clear" w:color="auto" w:fill="FFFFFF"/>
        </w:rPr>
      </w:pPr>
      <w:r>
        <w:rPr>
          <w:sz w:val="24"/>
          <w:szCs w:val="24"/>
        </w:rPr>
        <w:fldChar w:fldCharType="end"/>
      </w:r>
      <w:r w:rsidR="002269DD" w:rsidRPr="002269DD">
        <w:rPr>
          <w:rFonts w:cstheme="minorHAnsi"/>
          <w:sz w:val="24"/>
          <w:szCs w:val="24"/>
        </w:rPr>
        <w:t xml:space="preserve">[20] </w:t>
      </w:r>
      <w:r w:rsidR="002269DD">
        <w:rPr>
          <w:rFonts w:cstheme="minorHAnsi"/>
          <w:sz w:val="24"/>
          <w:szCs w:val="24"/>
        </w:rPr>
        <w:t xml:space="preserve"> </w:t>
      </w:r>
      <w:r w:rsidR="00295DC1" w:rsidRPr="002269DD">
        <w:rPr>
          <w:rFonts w:cstheme="minorHAnsi"/>
          <w:color w:val="000000"/>
          <w:sz w:val="24"/>
          <w:szCs w:val="24"/>
          <w:shd w:val="clear" w:color="auto" w:fill="FFFFFF"/>
        </w:rPr>
        <w:t>Archive.ics.uci.edu. 2020. </w:t>
      </w:r>
      <w:r w:rsidR="00295DC1" w:rsidRPr="002269DD">
        <w:rPr>
          <w:rFonts w:cstheme="minorHAnsi"/>
          <w:i/>
          <w:iCs/>
          <w:color w:val="000000"/>
          <w:sz w:val="24"/>
          <w:szCs w:val="24"/>
          <w:shd w:val="clear" w:color="auto" w:fill="FFFFFF"/>
        </w:rPr>
        <w:t>UCI Machine Learning Repository: URL Reputation Data Set</w:t>
      </w:r>
      <w:r w:rsidR="00295DC1" w:rsidRPr="002269DD">
        <w:rPr>
          <w:rFonts w:cstheme="minorHAnsi"/>
          <w:color w:val="000000"/>
          <w:sz w:val="24"/>
          <w:szCs w:val="24"/>
          <w:shd w:val="clear" w:color="auto" w:fill="FFFFFF"/>
        </w:rPr>
        <w:t>.</w:t>
      </w:r>
    </w:p>
    <w:p w14:paraId="1B674961" w14:textId="462349B8" w:rsidR="000B0BFE" w:rsidRPr="000B0BFE" w:rsidRDefault="000B0BFE" w:rsidP="000B0BFE">
      <w:pPr>
        <w:rPr>
          <w:sz w:val="24"/>
          <w:szCs w:val="24"/>
        </w:rPr>
      </w:pPr>
      <w:r w:rsidRPr="000B0BFE">
        <w:rPr>
          <w:sz w:val="24"/>
          <w:szCs w:val="24"/>
        </w:rPr>
        <w:t xml:space="preserve">[21]  Chen, </w:t>
      </w:r>
      <w:proofErr w:type="spellStart"/>
      <w:r w:rsidRPr="000B0BFE">
        <w:rPr>
          <w:sz w:val="24"/>
          <w:szCs w:val="24"/>
        </w:rPr>
        <w:t>Qiao</w:t>
      </w:r>
      <w:proofErr w:type="spellEnd"/>
      <w:r w:rsidRPr="000B0BFE">
        <w:rPr>
          <w:sz w:val="24"/>
          <w:szCs w:val="24"/>
        </w:rPr>
        <w:t>-Hong &amp; Yu, Shi-Min &amp; Guo, Zi-Xuan &amp; Jia, Yu-Bo. (2016). Estimating Ads’ Click</w:t>
      </w:r>
      <w:r>
        <w:rPr>
          <w:sz w:val="24"/>
          <w:szCs w:val="24"/>
        </w:rPr>
        <w:t xml:space="preserve">       </w:t>
      </w:r>
      <w:r w:rsidRPr="000B0BFE">
        <w:rPr>
          <w:sz w:val="24"/>
          <w:szCs w:val="24"/>
        </w:rPr>
        <w:t>through Rate with Recurrent Neural Network. ITM Web of Conferences. 7. 04001. 10.1051/</w:t>
      </w:r>
      <w:proofErr w:type="spellStart"/>
      <w:r w:rsidRPr="000B0BFE">
        <w:rPr>
          <w:sz w:val="24"/>
          <w:szCs w:val="24"/>
        </w:rPr>
        <w:t>itmconf</w:t>
      </w:r>
      <w:proofErr w:type="spellEnd"/>
      <w:r w:rsidRPr="000B0BFE">
        <w:rPr>
          <w:sz w:val="24"/>
          <w:szCs w:val="24"/>
        </w:rPr>
        <w:t>/20160704001.</w:t>
      </w:r>
    </w:p>
    <w:sectPr w:rsidR="000B0BFE" w:rsidRPr="000B0BFE" w:rsidSect="0063456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7946E7" w14:textId="77777777" w:rsidR="00A1698A" w:rsidRDefault="00A1698A">
      <w:pPr>
        <w:spacing w:after="0" w:line="240" w:lineRule="auto"/>
      </w:pPr>
      <w:r>
        <w:separator/>
      </w:r>
    </w:p>
  </w:endnote>
  <w:endnote w:type="continuationSeparator" w:id="0">
    <w:p w14:paraId="20F385FB" w14:textId="77777777" w:rsidR="00A1698A" w:rsidRDefault="00A169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555F32" w14:textId="77777777" w:rsidR="007F1BD5" w:rsidRDefault="007F1B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C4E357" w14:textId="77777777" w:rsidR="007F1BD5" w:rsidRDefault="007F1BD5">
    <w:pPr>
      <w:pStyle w:val="Footer"/>
      <w:jc w:val="right"/>
    </w:pPr>
  </w:p>
  <w:p w14:paraId="4252677B" w14:textId="77777777" w:rsidR="007F1BD5" w:rsidRDefault="007F1B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8945D9" w14:textId="77777777" w:rsidR="007F1BD5" w:rsidRDefault="007F1B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591C2F" w14:textId="77777777" w:rsidR="00A1698A" w:rsidRDefault="00A1698A">
      <w:pPr>
        <w:spacing w:after="0" w:line="240" w:lineRule="auto"/>
      </w:pPr>
      <w:r>
        <w:separator/>
      </w:r>
    </w:p>
  </w:footnote>
  <w:footnote w:type="continuationSeparator" w:id="0">
    <w:p w14:paraId="614AAA3B" w14:textId="77777777" w:rsidR="00A1698A" w:rsidRDefault="00A169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D34840" w14:textId="77777777" w:rsidR="007F1BD5" w:rsidRDefault="007F1B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B62AD2" w14:textId="77777777" w:rsidR="007F1BD5" w:rsidRDefault="007F1BD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DB35B" w14:textId="77777777" w:rsidR="007F1BD5" w:rsidRDefault="007F1B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D1CCE"/>
    <w:multiLevelType w:val="hybridMultilevel"/>
    <w:tmpl w:val="8236BF9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114C3AD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0477CD"/>
    <w:multiLevelType w:val="hybridMultilevel"/>
    <w:tmpl w:val="9800D0D4"/>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50D7133"/>
    <w:multiLevelType w:val="hybridMultilevel"/>
    <w:tmpl w:val="561A7F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6E93A2B"/>
    <w:multiLevelType w:val="hybridMultilevel"/>
    <w:tmpl w:val="A824D7A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00F6D91"/>
    <w:multiLevelType w:val="hybridMultilevel"/>
    <w:tmpl w:val="4BE621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712323C1"/>
    <w:multiLevelType w:val="multilevel"/>
    <w:tmpl w:val="3C70EF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8" w15:restartNumberingAfterBreak="0">
    <w:nsid w:val="72A57A6F"/>
    <w:multiLevelType w:val="multilevel"/>
    <w:tmpl w:val="7494C812"/>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5"/>
  </w:num>
  <w:num w:numId="3">
    <w:abstractNumId w:val="3"/>
  </w:num>
  <w:num w:numId="4">
    <w:abstractNumId w:val="7"/>
  </w:num>
  <w:num w:numId="5">
    <w:abstractNumId w:val="8"/>
  </w:num>
  <w:num w:numId="6">
    <w:abstractNumId w:val="2"/>
  </w:num>
  <w:num w:numId="7">
    <w:abstractNumId w:val="6"/>
  </w:num>
  <w:num w:numId="8">
    <w:abstractNumId w:val="0"/>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E74"/>
    <w:rsid w:val="0000140D"/>
    <w:rsid w:val="00003626"/>
    <w:rsid w:val="0004231A"/>
    <w:rsid w:val="000B0BFE"/>
    <w:rsid w:val="000B5F62"/>
    <w:rsid w:val="000E4A3B"/>
    <w:rsid w:val="001025FF"/>
    <w:rsid w:val="00105287"/>
    <w:rsid w:val="00157052"/>
    <w:rsid w:val="00192CE0"/>
    <w:rsid w:val="001A0A0E"/>
    <w:rsid w:val="001A5E74"/>
    <w:rsid w:val="001B0C42"/>
    <w:rsid w:val="001C08F3"/>
    <w:rsid w:val="001D7A11"/>
    <w:rsid w:val="002269DD"/>
    <w:rsid w:val="0023097C"/>
    <w:rsid w:val="00275323"/>
    <w:rsid w:val="00295DC1"/>
    <w:rsid w:val="00296CB3"/>
    <w:rsid w:val="002A4D5B"/>
    <w:rsid w:val="002F53CA"/>
    <w:rsid w:val="00322E67"/>
    <w:rsid w:val="003576BC"/>
    <w:rsid w:val="003E2068"/>
    <w:rsid w:val="00453087"/>
    <w:rsid w:val="004A032D"/>
    <w:rsid w:val="004E4B27"/>
    <w:rsid w:val="005075B7"/>
    <w:rsid w:val="00507A3C"/>
    <w:rsid w:val="0051588B"/>
    <w:rsid w:val="005168A8"/>
    <w:rsid w:val="00524DA1"/>
    <w:rsid w:val="00542C65"/>
    <w:rsid w:val="00572823"/>
    <w:rsid w:val="00576ED0"/>
    <w:rsid w:val="00597AE2"/>
    <w:rsid w:val="005C2BFF"/>
    <w:rsid w:val="005D1127"/>
    <w:rsid w:val="005D41CD"/>
    <w:rsid w:val="00610FDA"/>
    <w:rsid w:val="00630546"/>
    <w:rsid w:val="00631544"/>
    <w:rsid w:val="006316C5"/>
    <w:rsid w:val="00634566"/>
    <w:rsid w:val="00657624"/>
    <w:rsid w:val="0067266D"/>
    <w:rsid w:val="006A45F9"/>
    <w:rsid w:val="006B4A01"/>
    <w:rsid w:val="00746833"/>
    <w:rsid w:val="00763AC6"/>
    <w:rsid w:val="007A327E"/>
    <w:rsid w:val="007A408A"/>
    <w:rsid w:val="007E4799"/>
    <w:rsid w:val="007F1BD5"/>
    <w:rsid w:val="007F2BE9"/>
    <w:rsid w:val="00811EBD"/>
    <w:rsid w:val="00860F1E"/>
    <w:rsid w:val="008844D2"/>
    <w:rsid w:val="00891FD3"/>
    <w:rsid w:val="00933B1A"/>
    <w:rsid w:val="00955921"/>
    <w:rsid w:val="00957DBD"/>
    <w:rsid w:val="009F0942"/>
    <w:rsid w:val="00A0307C"/>
    <w:rsid w:val="00A03822"/>
    <w:rsid w:val="00A1698A"/>
    <w:rsid w:val="00A22D2C"/>
    <w:rsid w:val="00A3479A"/>
    <w:rsid w:val="00A54862"/>
    <w:rsid w:val="00A750AA"/>
    <w:rsid w:val="00A75490"/>
    <w:rsid w:val="00AA42C1"/>
    <w:rsid w:val="00AB461B"/>
    <w:rsid w:val="00B3269F"/>
    <w:rsid w:val="00B34B0C"/>
    <w:rsid w:val="00B46374"/>
    <w:rsid w:val="00B67002"/>
    <w:rsid w:val="00BA3F01"/>
    <w:rsid w:val="00BB6AAB"/>
    <w:rsid w:val="00C6546A"/>
    <w:rsid w:val="00C75CEC"/>
    <w:rsid w:val="00CA01D5"/>
    <w:rsid w:val="00CA12C2"/>
    <w:rsid w:val="00CA3F0D"/>
    <w:rsid w:val="00CB3D61"/>
    <w:rsid w:val="00CC3900"/>
    <w:rsid w:val="00CC6A28"/>
    <w:rsid w:val="00CE10D2"/>
    <w:rsid w:val="00D32633"/>
    <w:rsid w:val="00D35C2A"/>
    <w:rsid w:val="00D83CF0"/>
    <w:rsid w:val="00DA3C77"/>
    <w:rsid w:val="00DB4C42"/>
    <w:rsid w:val="00DE0CA0"/>
    <w:rsid w:val="00DF61F4"/>
    <w:rsid w:val="00DF730C"/>
    <w:rsid w:val="00E018ED"/>
    <w:rsid w:val="00E05018"/>
    <w:rsid w:val="00E11B60"/>
    <w:rsid w:val="00E45FB9"/>
    <w:rsid w:val="00E46A24"/>
    <w:rsid w:val="00E85F15"/>
    <w:rsid w:val="00EC43BD"/>
    <w:rsid w:val="00EE31FC"/>
    <w:rsid w:val="00EF73EE"/>
    <w:rsid w:val="00F17D04"/>
    <w:rsid w:val="00F17F82"/>
    <w:rsid w:val="00FB17ED"/>
    <w:rsid w:val="00FB34A2"/>
    <w:rsid w:val="00FB40A6"/>
    <w:rsid w:val="00FC73B9"/>
    <w:rsid w:val="00FD24F0"/>
    <w:rsid w:val="00FD5783"/>
    <w:rsid w:val="00FF4B1D"/>
    <w:rsid w:val="00FF5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249D9"/>
  <w15:docId w15:val="{F23886F9-5EFC-C245-9602-CA6D079D1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4566"/>
  </w:style>
  <w:style w:type="paragraph" w:styleId="Heading1">
    <w:name w:val="heading 1"/>
    <w:basedOn w:val="Normal"/>
    <w:next w:val="Normal"/>
    <w:link w:val="Heading1Char"/>
    <w:uiPriority w:val="9"/>
    <w:qFormat/>
    <w:rsid w:val="001A5E7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1B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5E74"/>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1A5E74"/>
    <w:pPr>
      <w:spacing w:before="100" w:beforeAutospacing="1" w:after="100" w:afterAutospacing="1" w:line="240" w:lineRule="auto"/>
    </w:pPr>
    <w:rPr>
      <w:rFonts w:ascii="Times New Roman" w:hAnsi="Times New Roman" w:cs="Times New Roman"/>
      <w:sz w:val="24"/>
      <w:szCs w:val="24"/>
    </w:rPr>
  </w:style>
  <w:style w:type="paragraph" w:styleId="Footer">
    <w:name w:val="footer"/>
    <w:basedOn w:val="Normal"/>
    <w:link w:val="FooterChar"/>
    <w:uiPriority w:val="99"/>
    <w:unhideWhenUsed/>
    <w:rsid w:val="001C08F3"/>
    <w:pPr>
      <w:tabs>
        <w:tab w:val="center" w:pos="4513"/>
        <w:tab w:val="right" w:pos="9026"/>
      </w:tabs>
      <w:spacing w:after="0" w:line="240" w:lineRule="auto"/>
    </w:pPr>
    <w:rPr>
      <w:lang w:val="en-IE"/>
    </w:rPr>
  </w:style>
  <w:style w:type="character" w:customStyle="1" w:styleId="FooterChar">
    <w:name w:val="Footer Char"/>
    <w:basedOn w:val="DefaultParagraphFont"/>
    <w:link w:val="Footer"/>
    <w:uiPriority w:val="99"/>
    <w:rsid w:val="001C08F3"/>
    <w:rPr>
      <w:lang w:val="en-IE"/>
    </w:rPr>
  </w:style>
  <w:style w:type="paragraph" w:styleId="Header">
    <w:name w:val="header"/>
    <w:basedOn w:val="Normal"/>
    <w:link w:val="HeaderChar"/>
    <w:uiPriority w:val="99"/>
    <w:unhideWhenUsed/>
    <w:rsid w:val="001C08F3"/>
    <w:pPr>
      <w:tabs>
        <w:tab w:val="center" w:pos="4680"/>
        <w:tab w:val="right" w:pos="9360"/>
      </w:tabs>
      <w:spacing w:after="0" w:line="240" w:lineRule="auto"/>
    </w:pPr>
    <w:rPr>
      <w:lang w:val="en-IE"/>
    </w:rPr>
  </w:style>
  <w:style w:type="character" w:customStyle="1" w:styleId="HeaderChar">
    <w:name w:val="Header Char"/>
    <w:basedOn w:val="DefaultParagraphFont"/>
    <w:link w:val="Header"/>
    <w:uiPriority w:val="99"/>
    <w:rsid w:val="001C08F3"/>
    <w:rPr>
      <w:lang w:val="en-IE"/>
    </w:rPr>
  </w:style>
  <w:style w:type="paragraph" w:styleId="BalloonText">
    <w:name w:val="Balloon Text"/>
    <w:basedOn w:val="Normal"/>
    <w:link w:val="BalloonTextChar"/>
    <w:uiPriority w:val="99"/>
    <w:semiHidden/>
    <w:unhideWhenUsed/>
    <w:rsid w:val="007F2B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BE9"/>
    <w:rPr>
      <w:rFonts w:ascii="Tahoma" w:hAnsi="Tahoma" w:cs="Tahoma"/>
      <w:sz w:val="16"/>
      <w:szCs w:val="16"/>
    </w:rPr>
  </w:style>
  <w:style w:type="paragraph" w:styleId="Bibliography">
    <w:name w:val="Bibliography"/>
    <w:basedOn w:val="Normal"/>
    <w:next w:val="Normal"/>
    <w:uiPriority w:val="37"/>
    <w:unhideWhenUsed/>
    <w:rsid w:val="00105287"/>
    <w:pPr>
      <w:tabs>
        <w:tab w:val="left" w:pos="504"/>
      </w:tabs>
      <w:spacing w:after="0" w:line="240" w:lineRule="auto"/>
      <w:ind w:left="504" w:hanging="504"/>
    </w:pPr>
  </w:style>
  <w:style w:type="paragraph" w:styleId="ListParagraph">
    <w:name w:val="List Paragraph"/>
    <w:basedOn w:val="Normal"/>
    <w:uiPriority w:val="34"/>
    <w:qFormat/>
    <w:rsid w:val="00295DC1"/>
    <w:pPr>
      <w:ind w:left="720"/>
      <w:contextualSpacing/>
    </w:pPr>
  </w:style>
  <w:style w:type="character" w:customStyle="1" w:styleId="Heading2Char">
    <w:name w:val="Heading 2 Char"/>
    <w:basedOn w:val="DefaultParagraphFont"/>
    <w:link w:val="Heading2"/>
    <w:uiPriority w:val="9"/>
    <w:rsid w:val="007F1BD5"/>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7F1BD5"/>
    <w:pPr>
      <w:outlineLvl w:val="9"/>
    </w:pPr>
  </w:style>
  <w:style w:type="paragraph" w:styleId="TOC1">
    <w:name w:val="toc 1"/>
    <w:basedOn w:val="Normal"/>
    <w:next w:val="Normal"/>
    <w:autoRedefine/>
    <w:uiPriority w:val="39"/>
    <w:unhideWhenUsed/>
    <w:rsid w:val="007F1BD5"/>
    <w:pPr>
      <w:spacing w:after="100"/>
    </w:pPr>
  </w:style>
  <w:style w:type="paragraph" w:styleId="TOC2">
    <w:name w:val="toc 2"/>
    <w:basedOn w:val="Normal"/>
    <w:next w:val="Normal"/>
    <w:autoRedefine/>
    <w:uiPriority w:val="39"/>
    <w:unhideWhenUsed/>
    <w:rsid w:val="007F1BD5"/>
    <w:pPr>
      <w:spacing w:after="100"/>
      <w:ind w:left="220"/>
    </w:pPr>
  </w:style>
  <w:style w:type="character" w:styleId="Hyperlink">
    <w:name w:val="Hyperlink"/>
    <w:basedOn w:val="DefaultParagraphFont"/>
    <w:uiPriority w:val="99"/>
    <w:unhideWhenUsed/>
    <w:rsid w:val="007F1BD5"/>
    <w:rPr>
      <w:color w:val="0563C1" w:themeColor="hyperlink"/>
      <w:u w:val="single"/>
    </w:rPr>
  </w:style>
  <w:style w:type="paragraph" w:styleId="TOC3">
    <w:name w:val="toc 3"/>
    <w:basedOn w:val="Normal"/>
    <w:next w:val="Normal"/>
    <w:autoRedefine/>
    <w:uiPriority w:val="39"/>
    <w:unhideWhenUsed/>
    <w:rsid w:val="007F1BD5"/>
    <w:pPr>
      <w:spacing w:after="100"/>
      <w:ind w:left="440"/>
    </w:pPr>
    <w:rPr>
      <w:rFonts w:cs="Times New Roman"/>
    </w:rPr>
  </w:style>
  <w:style w:type="paragraph" w:styleId="Title">
    <w:name w:val="Title"/>
    <w:basedOn w:val="Normal"/>
    <w:next w:val="Normal"/>
    <w:link w:val="TitleChar"/>
    <w:uiPriority w:val="10"/>
    <w:qFormat/>
    <w:rsid w:val="00B463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637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69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A2525DE-E56B-4B7C-A3F0-EC1B64589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8</Pages>
  <Words>15018</Words>
  <Characters>8560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khar Gangisetty</dc:creator>
  <cp:keywords/>
  <dc:description/>
  <cp:lastModifiedBy>Shivam Porwal</cp:lastModifiedBy>
  <cp:revision>8</cp:revision>
  <dcterms:created xsi:type="dcterms:W3CDTF">2020-08-21T19:33:00Z</dcterms:created>
  <dcterms:modified xsi:type="dcterms:W3CDTF">2020-08-2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mRKGjp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